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E5DB6F" w14:textId="77065565" w:rsidR="00A0631C" w:rsidRPr="005A7528" w:rsidRDefault="00094521" w:rsidP="00AA451F">
      <w:pPr>
        <w:jc w:val="both"/>
        <w:rPr>
          <w:rFonts w:hAnsiTheme="minorHAnsi" w:cstheme="minorHAnsi"/>
          <w:b/>
          <w:bCs/>
          <w:sz w:val="32"/>
          <w:szCs w:val="32"/>
        </w:rPr>
      </w:pPr>
      <w:commentRangeStart w:id="0"/>
      <w:r w:rsidRPr="005A7528">
        <w:rPr>
          <w:rFonts w:hAnsiTheme="minorHAnsi" w:cstheme="minorHAnsi"/>
          <w:b/>
          <w:bCs/>
          <w:sz w:val="32"/>
          <w:szCs w:val="32"/>
        </w:rPr>
        <w:t>How are participatory E</w:t>
      </w:r>
      <w:r w:rsidR="006A75C2" w:rsidRPr="005A7528">
        <w:rPr>
          <w:rFonts w:hAnsiTheme="minorHAnsi" w:cstheme="minorHAnsi"/>
          <w:b/>
          <w:bCs/>
          <w:sz w:val="32"/>
          <w:szCs w:val="32"/>
        </w:rPr>
        <w:t>ducation for Sustainability (ESD)</w:t>
      </w:r>
      <w:r w:rsidRPr="005A7528">
        <w:rPr>
          <w:rFonts w:hAnsiTheme="minorHAnsi" w:cstheme="minorHAnsi"/>
          <w:b/>
          <w:bCs/>
          <w:sz w:val="32"/>
          <w:szCs w:val="32"/>
        </w:rPr>
        <w:t xml:space="preserve"> projects influencing </w:t>
      </w:r>
      <w:r w:rsidR="006A75C2" w:rsidRPr="005A7528">
        <w:rPr>
          <w:rFonts w:hAnsiTheme="minorHAnsi" w:cstheme="minorHAnsi"/>
          <w:b/>
          <w:bCs/>
          <w:sz w:val="32"/>
          <w:szCs w:val="32"/>
        </w:rPr>
        <w:t>sustainability competences of high school students?</w:t>
      </w:r>
      <w:commentRangeEnd w:id="0"/>
      <w:r w:rsidR="007F1DE1">
        <w:rPr>
          <w:rStyle w:val="CommentReference"/>
        </w:rPr>
        <w:commentReference w:id="0"/>
      </w:r>
    </w:p>
    <w:p w14:paraId="15E5ABB3" w14:textId="17D89855" w:rsidR="003C30EF" w:rsidRPr="00AA451F" w:rsidRDefault="003C30EF" w:rsidP="00AA451F">
      <w:pPr>
        <w:pStyle w:val="Heading1"/>
        <w:jc w:val="both"/>
        <w:rPr>
          <w:rFonts w:asciiTheme="minorHAnsi" w:hAnsiTheme="minorHAnsi" w:cstheme="minorHAnsi"/>
        </w:rPr>
      </w:pPr>
      <w:r w:rsidRPr="00AA451F">
        <w:rPr>
          <w:rFonts w:asciiTheme="minorHAnsi" w:hAnsiTheme="minorHAnsi" w:cstheme="minorHAnsi"/>
        </w:rPr>
        <w:t>Introduction</w:t>
      </w:r>
    </w:p>
    <w:p w14:paraId="37FB4DE0" w14:textId="32215066" w:rsidR="007267DA" w:rsidRPr="00AA451F" w:rsidRDefault="0047739D" w:rsidP="00AA451F">
      <w:pPr>
        <w:jc w:val="both"/>
        <w:rPr>
          <w:rFonts w:hAnsiTheme="minorHAnsi" w:cstheme="minorHAnsi"/>
        </w:rPr>
      </w:pPr>
      <w:r w:rsidRPr="00AA451F">
        <w:rPr>
          <w:rFonts w:hAnsiTheme="minorHAnsi" w:cstheme="minorHAnsi"/>
        </w:rPr>
        <w:t xml:space="preserve">Globally, we as humankind are facing many ecological and social crises at the same time. </w:t>
      </w:r>
      <w:r w:rsidR="005E0B33" w:rsidRPr="00AA451F">
        <w:rPr>
          <w:rFonts w:hAnsiTheme="minorHAnsi" w:cstheme="minorHAnsi"/>
          <w:color w:val="0D0D0D"/>
          <w:shd w:val="clear" w:color="auto" w:fill="FFFFFF"/>
        </w:rPr>
        <w:t>Despite extensive and continual efforts aimed at transitioning towards a more sustainable society, environmental and social challenges persist or have even exacerbated in various aspects</w:t>
      </w:r>
      <w:r w:rsidR="00D64735" w:rsidRPr="00AA451F">
        <w:rPr>
          <w:rFonts w:hAnsiTheme="minorHAnsi" w:cstheme="minorHAnsi"/>
          <w:color w:val="0D0D0D"/>
          <w:shd w:val="clear" w:color="auto" w:fill="FFFFFF"/>
        </w:rPr>
        <w:t xml:space="preserve"> </w:t>
      </w:r>
      <w:r w:rsidR="00D64735" w:rsidRPr="00AA451F">
        <w:rPr>
          <w:rFonts w:hAnsiTheme="minorHAnsi" w:cstheme="minorHAnsi"/>
          <w:color w:val="0D0D0D"/>
          <w:shd w:val="clear" w:color="auto" w:fill="FFFFFF"/>
        </w:rPr>
        <w:fldChar w:fldCharType="begin"/>
      </w:r>
      <w:r w:rsidR="00D64735" w:rsidRPr="00AA451F">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00D64735" w:rsidRPr="00AA451F">
        <w:rPr>
          <w:rFonts w:hAnsiTheme="minorHAnsi" w:cstheme="minorHAnsi"/>
          <w:color w:val="0D0D0D"/>
          <w:shd w:val="clear" w:color="auto" w:fill="FFFFFF"/>
        </w:rPr>
        <w:fldChar w:fldCharType="separate"/>
      </w:r>
      <w:r w:rsidR="00D64735" w:rsidRPr="00AA451F">
        <w:rPr>
          <w:rFonts w:hAnsiTheme="minorHAnsi" w:cstheme="minorHAnsi"/>
        </w:rPr>
        <w:t>(IPCC, 2023)</w:t>
      </w:r>
      <w:r w:rsidR="00D64735" w:rsidRPr="00AA451F">
        <w:rPr>
          <w:rFonts w:hAnsiTheme="minorHAnsi" w:cstheme="minorHAnsi"/>
          <w:color w:val="0D0D0D"/>
          <w:shd w:val="clear" w:color="auto" w:fill="FFFFFF"/>
        </w:rPr>
        <w:fldChar w:fldCharType="end"/>
      </w:r>
      <w:r w:rsidR="005E0B33" w:rsidRPr="00AA451F">
        <w:rPr>
          <w:rFonts w:hAnsiTheme="minorHAnsi" w:cstheme="minorHAnsi"/>
          <w:color w:val="0D0D0D"/>
          <w:shd w:val="clear" w:color="auto" w:fill="FFFFFF"/>
        </w:rPr>
        <w:t xml:space="preserve">. </w:t>
      </w:r>
      <w:r w:rsidR="0041137D" w:rsidRPr="00AA451F">
        <w:rPr>
          <w:rFonts w:hAnsiTheme="minorHAnsi" w:cstheme="minorHAnsi"/>
          <w:color w:val="0D0D0D"/>
          <w:shd w:val="clear" w:color="auto" w:fill="FFFFFF"/>
        </w:rPr>
        <w:t xml:space="preserve">In transition towards a more sustainable and just society, </w:t>
      </w:r>
      <w:r w:rsidRPr="00AA451F">
        <w:rPr>
          <w:rFonts w:hAnsiTheme="minorHAnsi" w:cstheme="minorHAnsi"/>
          <w:color w:val="0D0D0D"/>
          <w:shd w:val="clear" w:color="auto" w:fill="FFFFFF"/>
        </w:rPr>
        <w:t xml:space="preserve">Education for Sustainable Development (ESD) is seen as one key </w:t>
      </w:r>
      <w:r w:rsidR="00042D03" w:rsidRPr="00AA451F">
        <w:rPr>
          <w:rFonts w:hAnsiTheme="minorHAnsi" w:cstheme="minorHAnsi"/>
          <w:color w:val="0D0D0D"/>
          <w:shd w:val="clear" w:color="auto" w:fill="FFFFFF"/>
        </w:rPr>
        <w:t xml:space="preserve">aspect </w:t>
      </w:r>
      <w:r w:rsidR="00DE7FD3">
        <w:rPr>
          <w:rFonts w:hAnsiTheme="minorHAnsi" w:cstheme="minorHAnsi"/>
          <w:color w:val="0D0D0D"/>
          <w:shd w:val="clear" w:color="auto" w:fill="FFFFFF"/>
        </w:rPr>
        <w:fldChar w:fldCharType="begin"/>
      </w:r>
      <w:r w:rsidR="00DE7FD3">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00DE7FD3">
        <w:rPr>
          <w:rFonts w:hAnsiTheme="minorHAnsi" w:cstheme="minorHAnsi"/>
          <w:color w:val="0D0D0D"/>
          <w:shd w:val="clear" w:color="auto" w:fill="FFFFFF"/>
        </w:rPr>
        <w:fldChar w:fldCharType="separate"/>
      </w:r>
      <w:r w:rsidR="00DE7FD3" w:rsidRPr="00DE7FD3">
        <w:rPr>
          <w:rFonts w:ascii="Calibri" w:hAnsi="Calibri" w:cs="Calibri"/>
        </w:rPr>
        <w:t>(BMBF, 2020)</w:t>
      </w:r>
      <w:r w:rsidR="00DE7FD3">
        <w:rPr>
          <w:rFonts w:hAnsiTheme="minorHAnsi" w:cstheme="minorHAnsi"/>
          <w:color w:val="0D0D0D"/>
          <w:shd w:val="clear" w:color="auto" w:fill="FFFFFF"/>
        </w:rPr>
        <w:fldChar w:fldCharType="end"/>
      </w:r>
      <w:r w:rsidRPr="00AA451F">
        <w:rPr>
          <w:rFonts w:hAnsiTheme="minorHAnsi" w:cstheme="minorHAnsi"/>
          <w:color w:val="0D0D0D"/>
          <w:shd w:val="clear" w:color="auto" w:fill="FFFFFF"/>
        </w:rPr>
        <w:t>.</w:t>
      </w:r>
      <w:r w:rsidR="00497766" w:rsidRPr="00AA451F">
        <w:rPr>
          <w:rFonts w:hAnsiTheme="minorHAnsi" w:cstheme="minorHAnsi"/>
          <w:color w:val="0D0D0D"/>
          <w:shd w:val="clear" w:color="auto" w:fill="FFFFFF"/>
        </w:rPr>
        <w:t xml:space="preserve"> </w:t>
      </w:r>
      <w:r w:rsidR="00075FDC" w:rsidRPr="00AA451F">
        <w:rPr>
          <w:rFonts w:hAnsiTheme="minorHAnsi" w:cstheme="minorHAnsi"/>
          <w:color w:val="0D0D0D"/>
          <w:shd w:val="clear" w:color="auto" w:fill="FFFFFF"/>
        </w:rPr>
        <w:t xml:space="preserve">ESD is a holistic educational approach, focusing on the development of sustainability competences which enable the learner to </w:t>
      </w:r>
      <w:r w:rsidR="00EE2B10" w:rsidRPr="00AA451F">
        <w:rPr>
          <w:rFonts w:hAnsiTheme="minorHAnsi" w:cstheme="minorHAnsi"/>
          <w:color w:val="0D0D0D"/>
          <w:shd w:val="clear" w:color="auto" w:fill="FFFFFF"/>
        </w:rPr>
        <w:t>contribute to sustainable development through their competences of knowledge, skills, motivation, attitudes</w:t>
      </w:r>
      <w:r w:rsidR="00DE7FD3">
        <w:rPr>
          <w:rFonts w:hAnsiTheme="minorHAnsi" w:cstheme="minorHAnsi"/>
          <w:color w:val="0D0D0D"/>
          <w:shd w:val="clear" w:color="auto" w:fill="FFFFFF"/>
        </w:rPr>
        <w:t>,</w:t>
      </w:r>
      <w:r w:rsidR="00EE2B10" w:rsidRPr="00AA451F">
        <w:rPr>
          <w:rFonts w:hAnsiTheme="minorHAnsi" w:cstheme="minorHAnsi"/>
          <w:color w:val="0D0D0D"/>
          <w:shd w:val="clear" w:color="auto" w:fill="FFFFFF"/>
        </w:rPr>
        <w:t xml:space="preserve"> and values</w:t>
      </w:r>
      <w:r w:rsidR="00CD4E21">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Rieckmann &amp; Barth, 2022)</w:t>
      </w:r>
      <w:r w:rsidR="00CD4E21">
        <w:rPr>
          <w:rFonts w:hAnsiTheme="minorHAnsi" w:cstheme="minorHAnsi"/>
          <w:color w:val="0D0D0D"/>
          <w:shd w:val="clear" w:color="auto" w:fill="FFFFFF"/>
        </w:rPr>
        <w:fldChar w:fldCharType="end"/>
      </w:r>
      <w:r w:rsidR="00EE2B10" w:rsidRPr="00AA451F">
        <w:rPr>
          <w:rFonts w:hAnsiTheme="minorHAnsi" w:cstheme="minorHAnsi"/>
          <w:color w:val="0D0D0D"/>
          <w:shd w:val="clear" w:color="auto" w:fill="FFFFFF"/>
        </w:rPr>
        <w:t xml:space="preserve">. </w:t>
      </w:r>
      <w:r w:rsidR="005E0B33" w:rsidRPr="00AA451F">
        <w:rPr>
          <w:rFonts w:hAnsiTheme="minorHAnsi" w:cstheme="minorHAnsi"/>
          <w:color w:val="0D0D0D"/>
          <w:shd w:val="clear" w:color="auto" w:fill="FFFFFF"/>
        </w:rPr>
        <w:t>Following the Brundtland Report and the Agenda 21 conference in Rio, numerous programs for Education for Sustainable Development have been initiated</w:t>
      </w:r>
      <w:r w:rsidR="002B0FBD"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Hoffmann, 2020)</w:t>
      </w:r>
      <w:r w:rsidR="00CD4E21">
        <w:rPr>
          <w:rFonts w:hAnsiTheme="minorHAnsi" w:cstheme="minorHAnsi"/>
          <w:color w:val="0D0D0D"/>
          <w:shd w:val="clear" w:color="auto" w:fill="FFFFFF"/>
        </w:rPr>
        <w:fldChar w:fldCharType="end"/>
      </w:r>
      <w:r w:rsidR="002B0FBD" w:rsidRPr="00AA451F">
        <w:rPr>
          <w:rFonts w:hAnsiTheme="minorHAnsi" w:cstheme="minorHAnsi"/>
          <w:color w:val="0D0D0D"/>
          <w:shd w:val="clear" w:color="auto" w:fill="FFFFFF"/>
        </w:rPr>
        <w:t xml:space="preserve">. </w:t>
      </w:r>
      <w:r w:rsidR="00BB51CC" w:rsidRPr="00AA451F">
        <w:rPr>
          <w:rFonts w:hAnsiTheme="minorHAnsi" w:cstheme="minorHAnsi"/>
          <w:color w:val="0D0D0D"/>
          <w:shd w:val="clear" w:color="auto" w:fill="FFFFFF"/>
        </w:rPr>
        <w:t xml:space="preserve">However, the impact and effectiveness of ESD is often questioned </w:t>
      </w:r>
      <w:r w:rsidR="005444A9" w:rsidRPr="00AA451F">
        <w:rPr>
          <w:rFonts w:hAnsiTheme="minorHAnsi" w:cstheme="minorHAnsi"/>
          <w:color w:val="0D0D0D"/>
          <w:shd w:val="clear" w:color="auto" w:fill="FFFFFF"/>
        </w:rPr>
        <w:fldChar w:fldCharType="begin"/>
      </w:r>
      <w:r w:rsidR="005444A9" w:rsidRPr="00AA451F">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005444A9" w:rsidRPr="00AA451F">
        <w:rPr>
          <w:rFonts w:hAnsiTheme="minorHAnsi" w:cstheme="minorHAnsi"/>
          <w:color w:val="0D0D0D"/>
          <w:shd w:val="clear" w:color="auto" w:fill="FFFFFF"/>
        </w:rPr>
        <w:fldChar w:fldCharType="separate"/>
      </w:r>
      <w:r w:rsidR="005444A9" w:rsidRPr="00AA451F">
        <w:rPr>
          <w:rFonts w:hAnsiTheme="minorHAnsi" w:cstheme="minorHAnsi"/>
          <w:kern w:val="0"/>
        </w:rPr>
        <w:t>(Ssossé et al., 2021)</w:t>
      </w:r>
      <w:r w:rsidR="005444A9" w:rsidRPr="00AA451F">
        <w:rPr>
          <w:rFonts w:hAnsiTheme="minorHAnsi" w:cstheme="minorHAnsi"/>
          <w:color w:val="0D0D0D"/>
          <w:shd w:val="clear" w:color="auto" w:fill="FFFFFF"/>
        </w:rPr>
        <w:fldChar w:fldCharType="end"/>
      </w:r>
      <w:r w:rsidR="005444A9" w:rsidRPr="00AA451F">
        <w:rPr>
          <w:rFonts w:hAnsiTheme="minorHAnsi" w:cstheme="minorHAnsi"/>
          <w:color w:val="0D0D0D"/>
          <w:shd w:val="clear" w:color="auto" w:fill="FFFFFF"/>
        </w:rPr>
        <w:t xml:space="preserve">. </w:t>
      </w:r>
      <w:r w:rsidR="00276CA1" w:rsidRPr="00AA451F">
        <w:rPr>
          <w:rFonts w:hAnsiTheme="minorHAnsi" w:cstheme="minorHAnsi"/>
          <w:color w:val="0D0D0D"/>
          <w:shd w:val="clear" w:color="auto" w:fill="FFFFFF"/>
        </w:rPr>
        <w:t xml:space="preserve">When looking at the empirical data on the impact and outcome of ESD interventions within educational settings is very little. </w:t>
      </w:r>
      <w:r w:rsidR="00420F50" w:rsidRPr="00AA451F">
        <w:rPr>
          <w:rFonts w:hAnsiTheme="minorHAnsi" w:cstheme="minorHAnsi"/>
          <w:color w:val="0D0D0D"/>
          <w:shd w:val="clear" w:color="auto" w:fill="FFFFFF"/>
        </w:rPr>
        <w:t xml:space="preserve">Despite the difficulty of attributing the desired outcome to a specific measure and the complexity of many interacting variables, the call for different </w:t>
      </w:r>
      <w:r w:rsidR="006E2EF7" w:rsidRPr="00AA451F">
        <w:rPr>
          <w:rFonts w:hAnsiTheme="minorHAnsi" w:cstheme="minorHAnsi"/>
          <w:color w:val="0D0D0D"/>
          <w:shd w:val="clear" w:color="auto" w:fill="FFFFFF"/>
        </w:rPr>
        <w:t xml:space="preserve">approaches of measuring and operationalising ESD research, namely shifting form an input to an outcome orientation </w:t>
      </w:r>
      <w:r w:rsidR="00D50E27" w:rsidRPr="00AA451F">
        <w:rPr>
          <w:rFonts w:hAnsiTheme="minorHAnsi" w:cstheme="minorHAnsi"/>
          <w:color w:val="0D0D0D"/>
          <w:shd w:val="clear" w:color="auto" w:fill="FFFFFF"/>
        </w:rPr>
        <w:t>is</w:t>
      </w:r>
      <w:r w:rsidR="006E2EF7" w:rsidRPr="00AA451F">
        <w:rPr>
          <w:rFonts w:hAnsiTheme="minorHAnsi" w:cstheme="minorHAnsi"/>
          <w:color w:val="0D0D0D"/>
          <w:shd w:val="clear" w:color="auto" w:fill="FFFFFF"/>
        </w:rPr>
        <w:t xml:space="preserve"> becoming more present</w:t>
      </w:r>
      <w:r w:rsidR="00EE2B10" w:rsidRPr="00AA451F">
        <w:rPr>
          <w:rFonts w:hAnsiTheme="minorHAnsi" w:cstheme="minorHAnsi"/>
          <w:color w:val="0D0D0D"/>
          <w:shd w:val="clear" w:color="auto" w:fill="FFFFFF"/>
        </w:rPr>
        <w:t xml:space="preserve"> </w:t>
      </w:r>
      <w:r w:rsidR="00CD4E21">
        <w:rPr>
          <w:rFonts w:hAnsiTheme="minorHAnsi" w:cstheme="minorHAnsi"/>
          <w:color w:val="0D0D0D"/>
          <w:shd w:val="clear" w:color="auto" w:fill="FFFFFF"/>
        </w:rPr>
        <w:fldChar w:fldCharType="begin"/>
      </w:r>
      <w:r w:rsidR="00CD4E21">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CD4E21">
        <w:rPr>
          <w:rFonts w:hAnsiTheme="minorHAnsi" w:cstheme="minorHAnsi"/>
          <w:color w:val="0D0D0D"/>
          <w:shd w:val="clear" w:color="auto" w:fill="FFFFFF"/>
        </w:rPr>
        <w:fldChar w:fldCharType="separate"/>
      </w:r>
      <w:r w:rsidR="00CD4E21" w:rsidRPr="00CD4E21">
        <w:rPr>
          <w:rFonts w:ascii="Calibri" w:hAnsi="Calibri" w:cs="Calibri"/>
        </w:rPr>
        <w:t>(Waltner et al., 2022)</w:t>
      </w:r>
      <w:r w:rsidR="00CD4E21">
        <w:rPr>
          <w:rFonts w:hAnsiTheme="minorHAnsi" w:cstheme="minorHAnsi"/>
          <w:color w:val="0D0D0D"/>
          <w:shd w:val="clear" w:color="auto" w:fill="FFFFFF"/>
        </w:rPr>
        <w:fldChar w:fldCharType="end"/>
      </w:r>
      <w:r w:rsidR="006E2EF7" w:rsidRPr="00AA451F">
        <w:rPr>
          <w:rFonts w:hAnsiTheme="minorHAnsi" w:cstheme="minorHAnsi"/>
          <w:color w:val="0D0D0D"/>
          <w:shd w:val="clear" w:color="auto" w:fill="FFFFFF"/>
        </w:rPr>
        <w:t>.</w:t>
      </w:r>
      <w:r w:rsidR="00932F80" w:rsidRPr="00AA451F">
        <w:rPr>
          <w:rFonts w:hAnsiTheme="minorHAnsi" w:cstheme="minorHAnsi"/>
        </w:rPr>
        <w:t xml:space="preserve"> </w:t>
      </w:r>
      <w:r w:rsidR="003C12D0" w:rsidRPr="00AA451F">
        <w:rPr>
          <w:rFonts w:hAnsiTheme="minorHAnsi" w:cstheme="minorHAnsi"/>
        </w:rPr>
        <w:t>Basing the u</w:t>
      </w:r>
      <w:r w:rsidR="005F2A0B" w:rsidRPr="00AA451F">
        <w:rPr>
          <w:rFonts w:hAnsiTheme="minorHAnsi" w:cstheme="minorHAnsi"/>
        </w:rPr>
        <w:t>nderstanding how education interventions can be designed</w:t>
      </w:r>
      <w:r w:rsidR="003C12D0" w:rsidRPr="00AA451F">
        <w:rPr>
          <w:rFonts w:hAnsiTheme="minorHAnsi" w:cstheme="minorHAnsi"/>
        </w:rPr>
        <w:t xml:space="preserve"> on empirical data,</w:t>
      </w:r>
      <w:r w:rsidR="005F2A0B" w:rsidRPr="00AA451F">
        <w:rPr>
          <w:rFonts w:hAnsiTheme="minorHAnsi" w:cstheme="minorHAnsi"/>
        </w:rPr>
        <w:t xml:space="preserve"> </w:t>
      </w:r>
      <w:r w:rsidR="004121A2" w:rsidRPr="00AA451F">
        <w:rPr>
          <w:rFonts w:hAnsiTheme="minorHAnsi" w:cstheme="minorHAnsi"/>
        </w:rPr>
        <w:t>to</w:t>
      </w:r>
      <w:r w:rsidR="005F2A0B" w:rsidRPr="00AA451F">
        <w:rPr>
          <w:rFonts w:hAnsiTheme="minorHAnsi" w:cstheme="minorHAnsi"/>
        </w:rPr>
        <w:t xml:space="preserve"> foster sustainability competences while considering the complex </w:t>
      </w:r>
      <w:r w:rsidR="004305EE" w:rsidRPr="00AA451F">
        <w:rPr>
          <w:rFonts w:hAnsiTheme="minorHAnsi" w:cstheme="minorHAnsi"/>
        </w:rPr>
        <w:t>modes of action</w:t>
      </w:r>
      <w:r w:rsidR="005F2A0B" w:rsidRPr="00AA451F">
        <w:rPr>
          <w:rFonts w:hAnsiTheme="minorHAnsi" w:cstheme="minorHAnsi"/>
        </w:rPr>
        <w:t xml:space="preserve">, is a key topic on the agenda of </w:t>
      </w:r>
      <w:r w:rsidR="00D50E27" w:rsidRPr="00AA451F">
        <w:rPr>
          <w:rFonts w:hAnsiTheme="minorHAnsi" w:cstheme="minorHAnsi"/>
        </w:rPr>
        <w:t xml:space="preserve">educational </w:t>
      </w:r>
      <w:r w:rsidR="005F2A0B" w:rsidRPr="00AA451F">
        <w:rPr>
          <w:rFonts w:hAnsiTheme="minorHAnsi" w:cstheme="minorHAnsi"/>
        </w:rPr>
        <w:t>decision makers all over the world. We currently only have a limited understanding of how participative ESD interventions, as potential enablers towards a more sustainable and just society, are contributing to sustainability competences of students.</w:t>
      </w:r>
    </w:p>
    <w:p w14:paraId="2EA773A0" w14:textId="0B74290A" w:rsidR="000D1762" w:rsidRPr="00AA451F" w:rsidRDefault="00192B72" w:rsidP="00AA451F">
      <w:pPr>
        <w:jc w:val="both"/>
        <w:rPr>
          <w:rFonts w:hAnsiTheme="minorHAnsi" w:cstheme="minorHAnsi"/>
        </w:rPr>
      </w:pPr>
      <w:r w:rsidRPr="00AA451F">
        <w:rPr>
          <w:rFonts w:hAnsiTheme="minorHAnsi" w:cstheme="minorHAnsi"/>
        </w:rPr>
        <w:t>Measuring</w:t>
      </w:r>
      <w:r w:rsidR="007F3D36" w:rsidRPr="00AA451F">
        <w:rPr>
          <w:rFonts w:hAnsiTheme="minorHAnsi" w:cstheme="minorHAnsi"/>
        </w:rPr>
        <w:t xml:space="preserve"> sustainability competences </w:t>
      </w:r>
      <w:r w:rsidRPr="00AA451F">
        <w:rPr>
          <w:rFonts w:hAnsiTheme="minorHAnsi" w:cstheme="minorHAnsi"/>
        </w:rPr>
        <w:t xml:space="preserve">of students and its attribution to ESD is complex. </w:t>
      </w:r>
      <w:r w:rsidR="0064138B" w:rsidRPr="00AA451F">
        <w:rPr>
          <w:rFonts w:hAnsiTheme="minorHAnsi" w:cstheme="minorHAnsi"/>
        </w:rPr>
        <w:t xml:space="preserve">In order to operationalise effectiveness, it is first necessary to define which goals (learner characteristics) should be pursued within the framework of ESD and secondly, which means, methods and procedures can be recommended for the effective promotion of these characteristic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AnVtIcgB","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Riess, 2021)</w:t>
      </w:r>
      <w:r w:rsidR="0064138B" w:rsidRPr="00AA451F">
        <w:rPr>
          <w:rFonts w:hAnsiTheme="minorHAnsi" w:cstheme="minorHAnsi"/>
        </w:rPr>
        <w:fldChar w:fldCharType="end"/>
      </w:r>
      <w:r w:rsidR="0064138B" w:rsidRPr="00AA451F">
        <w:rPr>
          <w:rFonts w:hAnsiTheme="minorHAnsi" w:cstheme="minorHAnsi"/>
        </w:rPr>
        <w:t xml:space="preserve">. There is agreement on the broad tripartite classification of ESD goals in terms of achieving competencies in knowledge, attitudes, and behavioural dimensions </w:t>
      </w:r>
      <w:r w:rsidR="0064138B" w:rsidRPr="00AA451F">
        <w:rPr>
          <w:rFonts w:hAnsiTheme="minorHAnsi" w:cstheme="minorHAnsi"/>
        </w:rPr>
        <w:fldChar w:fldCharType="begin"/>
      </w:r>
      <w:r w:rsidR="0064138B" w:rsidRPr="00AA451F">
        <w:rPr>
          <w:rFonts w:hAnsiTheme="minorHAnsi" w:cstheme="minorHAnsi"/>
        </w:rPr>
        <w:instrText xml:space="preserve"> ADDIN ZOTERO_ITEM CSL_CITATION {"citationID":"ULVMymqE","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0064138B" w:rsidRPr="00AA451F">
        <w:rPr>
          <w:rFonts w:hAnsiTheme="minorHAnsi" w:cstheme="minorHAnsi"/>
        </w:rPr>
        <w:fldChar w:fldCharType="separate"/>
      </w:r>
      <w:r w:rsidR="0064138B" w:rsidRPr="00AA451F">
        <w:rPr>
          <w:rFonts w:hAnsiTheme="minorHAnsi" w:cstheme="minorHAnsi"/>
        </w:rPr>
        <w:t>(Waltner et al., 2022)</w:t>
      </w:r>
      <w:r w:rsidR="0064138B" w:rsidRPr="00AA451F">
        <w:rPr>
          <w:rFonts w:hAnsiTheme="minorHAnsi" w:cstheme="minorHAnsi"/>
        </w:rPr>
        <w:fldChar w:fldCharType="end"/>
      </w:r>
      <w:r w:rsidR="0064138B" w:rsidRPr="00AA451F">
        <w:rPr>
          <w:rFonts w:hAnsiTheme="minorHAnsi" w:cstheme="minorHAnsi"/>
        </w:rPr>
        <w:t xml:space="preserve">. </w:t>
      </w:r>
      <w:r w:rsidR="004121A2" w:rsidRPr="00AA451F">
        <w:rPr>
          <w:rFonts w:hAnsiTheme="minorHAnsi" w:cstheme="minorHAnsi"/>
        </w:rPr>
        <w:t>In terms of methods to promote those goals, there seems to be scientific agreement.</w:t>
      </w:r>
      <w:r w:rsidR="007F3D36" w:rsidRPr="00AA451F">
        <w:rPr>
          <w:rFonts w:hAnsiTheme="minorHAnsi" w:cstheme="minorHAnsi"/>
        </w:rPr>
        <w:t xml:space="preserve"> These methods include i</w:t>
      </w:r>
      <w:r w:rsidR="00137C96" w:rsidRPr="00AA451F">
        <w:rPr>
          <w:rFonts w:hAnsiTheme="minorHAnsi" w:cstheme="minorHAnsi"/>
        </w:rPr>
        <w:t>nnovative,</w:t>
      </w:r>
      <w:r w:rsidR="007F3D36" w:rsidRPr="00AA451F">
        <w:rPr>
          <w:rFonts w:hAnsiTheme="minorHAnsi" w:cstheme="minorHAnsi"/>
        </w:rPr>
        <w:t xml:space="preserve"> participative learning,</w:t>
      </w:r>
      <w:r w:rsidR="00137C96" w:rsidRPr="00AA451F">
        <w:rPr>
          <w:rFonts w:hAnsiTheme="minorHAnsi" w:cstheme="minorHAnsi"/>
        </w:rPr>
        <w:t xml:space="preserve"> service-learning, portfolio-work, project work, roll- and </w:t>
      </w:r>
      <w:r w:rsidR="00881595" w:rsidRPr="00AA451F">
        <w:rPr>
          <w:rFonts w:hAnsiTheme="minorHAnsi" w:cstheme="minorHAnsi"/>
        </w:rPr>
        <w:t>plan games</w:t>
      </w:r>
      <w:r w:rsidR="00137C96" w:rsidRPr="00AA451F">
        <w:rPr>
          <w:rFonts w:hAnsiTheme="minorHAnsi" w:cstheme="minorHAnsi"/>
        </w:rPr>
        <w:t>,</w:t>
      </w:r>
      <w:r w:rsidR="00881595" w:rsidRPr="00AA451F">
        <w:rPr>
          <w:rFonts w:hAnsiTheme="minorHAnsi" w:cstheme="minorHAnsi"/>
        </w:rPr>
        <w:t xml:space="preserve"> and</w:t>
      </w:r>
      <w:r w:rsidR="00137C96" w:rsidRPr="00AA451F">
        <w:rPr>
          <w:rFonts w:hAnsiTheme="minorHAnsi" w:cstheme="minorHAnsi"/>
        </w:rPr>
        <w:t xml:space="preserve"> problem-based learning</w:t>
      </w:r>
      <w:r w:rsidR="007F3D36" w:rsidRPr="00AA451F">
        <w:rPr>
          <w:rFonts w:hAnsiTheme="minorHAnsi" w:cstheme="minorHAnsi"/>
        </w:rPr>
        <w:t xml:space="preserve"> </w:t>
      </w:r>
      <w:r w:rsidR="007F3D36" w:rsidRPr="00AA451F">
        <w:rPr>
          <w:rFonts w:hAnsiTheme="minorHAnsi" w:cstheme="minorHAnsi"/>
        </w:rPr>
        <w:fldChar w:fldCharType="begin"/>
      </w:r>
      <w:r w:rsidR="007F3D36" w:rsidRPr="00AA451F">
        <w:rPr>
          <w:rFonts w:hAnsiTheme="minorHAnsi" w:cstheme="minorHAnsi"/>
        </w:rPr>
        <w:instrText xml:space="preserve"> ADDIN ZOTERO_ITEM CSL_CITATION {"citationID":"KESPSaS0","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7F3D36" w:rsidRPr="00AA451F">
        <w:rPr>
          <w:rFonts w:hAnsiTheme="minorHAnsi" w:cstheme="minorHAnsi"/>
        </w:rPr>
        <w:fldChar w:fldCharType="separate"/>
      </w:r>
      <w:r w:rsidR="007F3D36" w:rsidRPr="00AA451F">
        <w:rPr>
          <w:rFonts w:hAnsiTheme="minorHAnsi" w:cstheme="minorHAnsi"/>
        </w:rPr>
        <w:t>(Riess, 2021)</w:t>
      </w:r>
      <w:r w:rsidR="007F3D36" w:rsidRPr="00AA451F">
        <w:rPr>
          <w:rFonts w:hAnsiTheme="minorHAnsi" w:cstheme="minorHAnsi"/>
        </w:rPr>
        <w:fldChar w:fldCharType="end"/>
      </w:r>
      <w:r w:rsidR="00137C96" w:rsidRPr="00AA451F">
        <w:rPr>
          <w:rFonts w:hAnsiTheme="minorHAnsi" w:cstheme="minorHAnsi"/>
        </w:rPr>
        <w:t xml:space="preserve">. </w:t>
      </w:r>
      <w:r w:rsidR="004121A2" w:rsidRPr="00AA451F">
        <w:rPr>
          <w:rFonts w:hAnsiTheme="minorHAnsi" w:cstheme="minorHAnsi"/>
        </w:rPr>
        <w:t>The little e</w:t>
      </w:r>
      <w:r w:rsidR="00A4635C" w:rsidRPr="00AA451F">
        <w:rPr>
          <w:rFonts w:hAnsiTheme="minorHAnsi" w:cstheme="minorHAnsi"/>
        </w:rPr>
        <w:t xml:space="preserve">xisting empirical data on sustainability competences reveal complex dynamics. Throughout a school year (without having a specific ESD intervention, but ESD being in the local education plans) sustainability knowledge went up, whereas climate attitudes and climate-friendly behaviour did not increase </w:t>
      </w:r>
      <w:r w:rsidR="005C3918">
        <w:rPr>
          <w:rFonts w:hAnsiTheme="minorHAnsi" w:cstheme="minorHAnsi"/>
        </w:rPr>
        <w:fldChar w:fldCharType="begin"/>
      </w:r>
      <w:r w:rsidR="005C3918">
        <w:rPr>
          <w:rFonts w:hAnsiTheme="minorHAnsi" w:cstheme="minorHAnsi"/>
        </w:rPr>
        <w:instrText xml:space="preserve"> ADDIN ZOTERO_ITEM CSL_CITATION {"citationID":"R8XH3AYm","properties":{"formattedCitation":"(Waltner et al., 2021)","plainCitation":"(Waltner et al., 2021)","noteIndex":0},"citationItems":[{"id":1146,"uris":["http://zotero.org/users/6175602/items/S7RFGFLJ"],"itemData":{"id":1146,"type":"article-journal","abstract":"Forschungsprojekt der PH Freiburg zur Leitperspektive BNE und die Entwicklung von Nachhaltigkeitskompetenzen.\n\n„BNE soll Lernende befähigen, informierte Entscheidungen zu treffen und verantwortungsbewusst zum Schutz der Umwelt, für eine funktionierende Wirtschaft und eine gerechte Weltgesellschaft für aktuelle und zukünftige Generationen zu handeln.“ (vgl. Leitperspektive BNE des Bildungsplans 2016 in Baden-Württemberg). Bislang ist jedoch noch wenig darüber bekannt, welche Wirkungen die Einführung der Leitperspektive BNE in Bezug auf die lehrerbezogenen Merkmale sowie die Entwicklung von Nachhaltigkeitskompetenz(en) (NK) bei Schüler:innen hat. Das Projekt „BNE im Unterricht - Gelingensbedingungen für die Entwicklung von Nach-haltigkeitskompetenz“ (BUGEN) hat sich auf der Basis existierender empirischer Forschung und Methoden (z.B. aus der Umweltpsychologie) zunächst mit der Frage beschäftigt, wie die vorgegebenen Ziele einer BNE konkretisiert und gemessen werden können. Im Zentrum des Forschungsprojekts stand dann die Erfassung von Merkmalen der Lehrkräfte (z. B. BNE-bezogenes Wissen, Motivation, Einstellungen, Umsetzung im Unterricht) und Veränderungen von Merkmalen (kognitive, affektive und verhaltensbezogene) ihrer Schüler/-innen innerhalb eines Schuljahres. Über einen zusätzlichen Vergleich der Lehrkräftemerkmale mit einer repräsentativen Stichprobe vor Einführung des neuen Bildungsplans wurden Erkenntnisse über Veränderungen und Gelingensbedingungen für eine erfolgreiche, d.h. sich auf die Kompetenzentwicklung der Schüler*innen auswirkende Implementierung der BNE im Unterricht gewonnen. Aktuelle Veröffentlichungen im Rahmen des Projektes:  Rieß et al. 2018; Waltner et al. 2019; Waltner et al. 2020.","language":"deu","license":"https://creativecommons.org/licenses/by-nc/4.0/deed.de","source":"phfr.bsz-bw.de","title":"Abschlussbericht: Bildung für nachhaltige Entwicklung – Umsetzung eines neuen Leitprinzips und seine Effekte auf Schüler/-innenseite.","title-short":"Abschlussbericht","URL":"https://phfr.bsz-bw.de/frontdoor/index/index/docId/877","author":[{"family":"Waltner","given":"Eva-Maria"},{"family":"Rieß","given":"Werner"},{"family":"Mischo","given":"Christoph"},{"family":"Hörsch","given":"Christian"},{"family":"Scharenberg","given":"Katja"}],"accessed":{"date-parts":[["2024",3,18]]},"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Waltner et al., 2021)</w:t>
      </w:r>
      <w:r w:rsidR="005C3918">
        <w:rPr>
          <w:rFonts w:hAnsiTheme="minorHAnsi" w:cstheme="minorHAnsi"/>
        </w:rPr>
        <w:fldChar w:fldCharType="end"/>
      </w:r>
      <w:r w:rsidR="00A4635C" w:rsidRPr="00AA451F">
        <w:rPr>
          <w:rFonts w:hAnsiTheme="minorHAnsi" w:cstheme="minorHAnsi"/>
        </w:rPr>
        <w:t>. Th</w:t>
      </w:r>
      <w:r w:rsidR="009E40E6" w:rsidRPr="00AA451F">
        <w:rPr>
          <w:rFonts w:hAnsiTheme="minorHAnsi" w:cstheme="minorHAnsi"/>
        </w:rPr>
        <w:t>ese results</w:t>
      </w:r>
      <w:r w:rsidR="00A4635C" w:rsidRPr="00AA451F">
        <w:rPr>
          <w:rFonts w:hAnsiTheme="minorHAnsi" w:cstheme="minorHAnsi"/>
        </w:rPr>
        <w:t xml:space="preserve"> exemplif</w:t>
      </w:r>
      <w:r w:rsidR="009E40E6" w:rsidRPr="00AA451F">
        <w:rPr>
          <w:rFonts w:hAnsiTheme="minorHAnsi" w:cstheme="minorHAnsi"/>
        </w:rPr>
        <w:t>y</w:t>
      </w:r>
      <w:r w:rsidR="00A4635C" w:rsidRPr="00AA451F">
        <w:rPr>
          <w:rFonts w:hAnsiTheme="minorHAnsi" w:cstheme="minorHAnsi"/>
        </w:rPr>
        <w:t xml:space="preserve"> the knowledge-behavio</w:t>
      </w:r>
      <w:r w:rsidR="004121A2" w:rsidRPr="00AA451F">
        <w:rPr>
          <w:rFonts w:hAnsiTheme="minorHAnsi" w:cstheme="minorHAnsi"/>
        </w:rPr>
        <w:t>u</w:t>
      </w:r>
      <w:r w:rsidR="00A4635C" w:rsidRPr="00AA451F">
        <w:rPr>
          <w:rFonts w:hAnsiTheme="minorHAnsi" w:cstheme="minorHAnsi"/>
        </w:rPr>
        <w:t>r gap</w:t>
      </w:r>
      <w:r w:rsidR="00F431A8" w:rsidRPr="00AA451F">
        <w:rPr>
          <w:rFonts w:hAnsiTheme="minorHAnsi" w:cstheme="minorHAnsi"/>
        </w:rPr>
        <w:t xml:space="preserve">. However, </w:t>
      </w:r>
      <w:r w:rsidR="003549C3" w:rsidRPr="00AA451F">
        <w:rPr>
          <w:rFonts w:hAnsiTheme="minorHAnsi" w:cstheme="minorHAnsi"/>
        </w:rPr>
        <w:t>as these results are based on a school year</w:t>
      </w:r>
      <w:r w:rsidR="00AD1A15">
        <w:rPr>
          <w:rFonts w:hAnsiTheme="minorHAnsi" w:cstheme="minorHAnsi"/>
        </w:rPr>
        <w:t xml:space="preserve"> without an explicit ESD project</w:t>
      </w:r>
      <w:r w:rsidR="003549C3" w:rsidRPr="00AA451F">
        <w:rPr>
          <w:rFonts w:hAnsiTheme="minorHAnsi" w:cstheme="minorHAnsi"/>
        </w:rPr>
        <w:t xml:space="preserve">, it remains interesting to empirically measure the attribution of specific ESD interventions which </w:t>
      </w:r>
      <w:r w:rsidR="004C3028" w:rsidRPr="00AA451F">
        <w:rPr>
          <w:rFonts w:hAnsiTheme="minorHAnsi" w:cstheme="minorHAnsi"/>
        </w:rPr>
        <w:t>employ innovative methods.</w:t>
      </w:r>
      <w:r w:rsidR="004D31C3" w:rsidRPr="00AA451F">
        <w:rPr>
          <w:rFonts w:hAnsiTheme="minorHAnsi" w:cstheme="minorHAnsi"/>
        </w:rPr>
        <w:t xml:space="preserve"> </w:t>
      </w:r>
      <w:commentRangeStart w:id="1"/>
      <w:r w:rsidR="004D31C3" w:rsidRPr="00AA451F">
        <w:rPr>
          <w:rFonts w:hAnsiTheme="minorHAnsi" w:cstheme="minorHAnsi"/>
        </w:rPr>
        <w:t xml:space="preserve">Especially participation </w:t>
      </w:r>
      <w:commentRangeEnd w:id="1"/>
      <w:r w:rsidR="007F1DE1">
        <w:rPr>
          <w:rStyle w:val="CommentReference"/>
        </w:rPr>
        <w:commentReference w:id="1"/>
      </w:r>
      <w:r w:rsidR="004D31C3" w:rsidRPr="00AA451F">
        <w:rPr>
          <w:rFonts w:hAnsiTheme="minorHAnsi" w:cstheme="minorHAnsi"/>
        </w:rPr>
        <w:t xml:space="preserve">can play a key role in fostering motivation of students. Contributing factors include </w:t>
      </w:r>
      <w:r w:rsidR="00D163D5" w:rsidRPr="00AA451F">
        <w:rPr>
          <w:rFonts w:hAnsiTheme="minorHAnsi" w:cstheme="minorHAnsi"/>
        </w:rPr>
        <w:t xml:space="preserve">to have an own choice and learning together in a group </w:t>
      </w:r>
      <w:r w:rsidR="005C3918">
        <w:rPr>
          <w:rFonts w:hAnsiTheme="minorHAnsi" w:cstheme="minorHAnsi"/>
        </w:rPr>
        <w:fldChar w:fldCharType="begin"/>
      </w:r>
      <w:r w:rsidR="005C3918">
        <w:rPr>
          <w:rFonts w:hAnsiTheme="minorHAnsi" w:cstheme="minorHAnsi"/>
        </w:rPr>
        <w:instrText xml:space="preserve"> ADDIN ZOTERO_ITEM CSL_CITATION {"citationID":"nZZ1JrNF","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00D163D5" w:rsidRPr="00AA451F">
        <w:rPr>
          <w:rFonts w:hAnsiTheme="minorHAnsi" w:cstheme="minorHAnsi"/>
        </w:rPr>
        <w:t xml:space="preserve">. </w:t>
      </w:r>
      <w:r w:rsidR="000D1762" w:rsidRPr="00AA451F">
        <w:rPr>
          <w:rFonts w:hAnsiTheme="minorHAnsi" w:cstheme="minorHAnsi"/>
        </w:rPr>
        <w:t xml:space="preserve">Assessing changes of sustainability competences of students benefits from </w:t>
      </w:r>
      <w:r w:rsidR="00354635">
        <w:rPr>
          <w:rFonts w:hAnsiTheme="minorHAnsi" w:cstheme="minorHAnsi"/>
        </w:rPr>
        <w:t xml:space="preserve">measuring </w:t>
      </w:r>
      <w:r w:rsidR="000D1762" w:rsidRPr="00AA451F">
        <w:rPr>
          <w:rFonts w:hAnsiTheme="minorHAnsi" w:cstheme="minorHAnsi"/>
        </w:rPr>
        <w:t>precise goal specifications</w:t>
      </w:r>
      <w:r w:rsidR="00354635">
        <w:rPr>
          <w:rFonts w:hAnsiTheme="minorHAnsi" w:cstheme="minorHAnsi"/>
        </w:rPr>
        <w:t xml:space="preserve"> with</w:t>
      </w:r>
      <w:r w:rsidR="000D1762" w:rsidRPr="00AA451F">
        <w:rPr>
          <w:rFonts w:hAnsiTheme="minorHAnsi" w:cstheme="minorHAnsi"/>
        </w:rPr>
        <w:t xml:space="preserve"> long-term empirical data </w:t>
      </w:r>
      <w:r w:rsidR="00354635">
        <w:rPr>
          <w:rFonts w:hAnsiTheme="minorHAnsi" w:cstheme="minorHAnsi"/>
        </w:rPr>
        <w:t xml:space="preserve">of </w:t>
      </w:r>
      <w:r w:rsidR="000D1762" w:rsidRPr="00AA451F">
        <w:rPr>
          <w:rFonts w:hAnsiTheme="minorHAnsi" w:cstheme="minorHAnsi"/>
        </w:rPr>
        <w:t>ESD-relevant projects.</w:t>
      </w:r>
    </w:p>
    <w:p w14:paraId="1E884A90" w14:textId="77777777" w:rsidR="00AA451F" w:rsidRDefault="00AA451F" w:rsidP="00AA451F">
      <w:pPr>
        <w:jc w:val="both"/>
        <w:rPr>
          <w:rFonts w:hAnsiTheme="minorHAnsi" w:cstheme="minorHAnsi"/>
        </w:rPr>
      </w:pPr>
    </w:p>
    <w:p w14:paraId="5F8A057A" w14:textId="77777777" w:rsidR="00AA451F" w:rsidRDefault="00AA451F" w:rsidP="00AA451F">
      <w:pPr>
        <w:jc w:val="both"/>
        <w:rPr>
          <w:rFonts w:hAnsiTheme="minorHAnsi" w:cstheme="minorHAnsi"/>
        </w:rPr>
      </w:pPr>
    </w:p>
    <w:p w14:paraId="77056D3B" w14:textId="3567DE64" w:rsidR="00C653AA" w:rsidRPr="00AA451F" w:rsidRDefault="004B786F" w:rsidP="00AA451F">
      <w:pPr>
        <w:jc w:val="both"/>
        <w:rPr>
          <w:rFonts w:hAnsiTheme="minorHAnsi" w:cstheme="minorHAnsi"/>
        </w:rPr>
      </w:pPr>
      <w:r>
        <w:rPr>
          <w:rFonts w:hAnsiTheme="minorHAnsi" w:cstheme="minorHAnsi"/>
        </w:rPr>
        <w:lastRenderedPageBreak/>
        <w:t>Measuring s</w:t>
      </w:r>
      <w:r w:rsidR="00D344CB" w:rsidRPr="00AA451F">
        <w:rPr>
          <w:rFonts w:hAnsiTheme="minorHAnsi" w:cstheme="minorHAnsi"/>
        </w:rPr>
        <w:t>ustainability competence</w:t>
      </w:r>
      <w:r>
        <w:rPr>
          <w:rFonts w:hAnsiTheme="minorHAnsi" w:cstheme="minorHAnsi"/>
        </w:rPr>
        <w:t>s by only looking at knowledge, behavioural and attitude aspects is falling short of different elements. E</w:t>
      </w:r>
      <w:r w:rsidRPr="00AA451F">
        <w:rPr>
          <w:rFonts w:hAnsiTheme="minorHAnsi" w:cstheme="minorHAnsi"/>
        </w:rPr>
        <w:t>xternal factors can also influence the sustainability-relevance behaviour. These external factors include behavioural offers, situational conditions, social norms</w:t>
      </w:r>
      <w:r w:rsidR="004F2616">
        <w:rPr>
          <w:rFonts w:hAnsiTheme="minorHAnsi" w:cstheme="minorHAnsi"/>
        </w:rPr>
        <w:t>,</w:t>
      </w:r>
      <w:r w:rsidRPr="00AA451F">
        <w:rPr>
          <w:rFonts w:hAnsiTheme="minorHAnsi" w:cstheme="minorHAnsi"/>
        </w:rPr>
        <w:t xml:space="preserve"> and lifestyle of the social environment </w:t>
      </w:r>
      <w:r w:rsidR="005C3918">
        <w:rPr>
          <w:rFonts w:hAnsiTheme="minorHAnsi" w:cstheme="minorHAnsi"/>
        </w:rPr>
        <w:fldChar w:fldCharType="begin"/>
      </w:r>
      <w:r w:rsidR="005C3918">
        <w:rPr>
          <w:rFonts w:hAnsiTheme="minorHAnsi" w:cstheme="minorHAnsi"/>
        </w:rPr>
        <w:instrText xml:space="preserve"> ADDIN ZOTERO_ITEM CSL_CITATION {"citationID":"z7vPGtF6","properties":{"formattedCitation":"(Riess, 2021)","plainCitation":"(Riess, 2021)","noteIndex":0},"citationItems":[{"id":1081,"uris":["http://zotero.org/users/6175602/items/MURI2TUZ"],"itemData":{"id":1081,"type":"article-journal","language":"de","source":"Zotero","title":"Wie kann Bildung für nachhaltige Entwicklung wirksam unterrichtet werden?","author":[{"family":"Riess","given":"Werner"}],"issued":{"date-parts":[["202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Riess, 2021)</w:t>
      </w:r>
      <w:r w:rsidR="005C3918">
        <w:rPr>
          <w:rFonts w:hAnsiTheme="minorHAnsi" w:cstheme="minorHAnsi"/>
        </w:rPr>
        <w:fldChar w:fldCharType="end"/>
      </w:r>
      <w:r w:rsidRPr="00AA451F">
        <w:rPr>
          <w:rFonts w:hAnsiTheme="minorHAnsi" w:cstheme="minorHAnsi"/>
        </w:rPr>
        <w:t>.</w:t>
      </w:r>
      <w:r>
        <w:rPr>
          <w:rFonts w:hAnsiTheme="minorHAnsi" w:cstheme="minorHAnsi"/>
        </w:rPr>
        <w:t xml:space="preserve"> </w:t>
      </w:r>
      <w:r w:rsidR="00614AE4">
        <w:rPr>
          <w:rFonts w:hAnsiTheme="minorHAnsi" w:cstheme="minorHAnsi"/>
        </w:rPr>
        <w:t xml:space="preserve">Therefore, looking at how the educational intervention is supported or hindered by the environment can play an important role. An interesting way of capturing the interdependence of students and their environment could be through the measurement of self-efficacy beliefs of students. Self-efficacy </w:t>
      </w:r>
      <w:r w:rsidR="00614AE4" w:rsidRPr="00AA451F">
        <w:rPr>
          <w:rFonts w:hAnsiTheme="minorHAnsi" w:cstheme="minorHAnsi"/>
        </w:rPr>
        <w:t>capture</w:t>
      </w:r>
      <w:r w:rsidR="00614AE4">
        <w:rPr>
          <w:rFonts w:hAnsiTheme="minorHAnsi" w:cstheme="minorHAnsi"/>
        </w:rPr>
        <w:t>s</w:t>
      </w:r>
      <w:r w:rsidR="00614AE4" w:rsidRPr="00AA451F">
        <w:rPr>
          <w:rFonts w:hAnsiTheme="minorHAnsi" w:cstheme="minorHAnsi"/>
        </w:rPr>
        <w:t xml:space="preserve"> the extent to which an actor believes that </w:t>
      </w:r>
      <w:r w:rsidR="004F2616">
        <w:rPr>
          <w:rFonts w:hAnsiTheme="minorHAnsi" w:cstheme="minorHAnsi"/>
        </w:rPr>
        <w:t xml:space="preserve">they </w:t>
      </w:r>
      <w:r w:rsidR="00614AE4" w:rsidRPr="00AA451F">
        <w:rPr>
          <w:rFonts w:hAnsiTheme="minorHAnsi" w:cstheme="minorHAnsi"/>
        </w:rPr>
        <w:t>can achieve a goal with a certain action</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g6SN4CvJ","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5278CF">
        <w:rPr>
          <w:rFonts w:hAnsiTheme="minorHAnsi" w:cstheme="minorHAnsi"/>
        </w:rPr>
        <w:t xml:space="preserve"> and thereby also capturing the perceived feedback from the students’ environment</w:t>
      </w:r>
      <w:r w:rsidR="004F2616">
        <w:rPr>
          <w:rFonts w:hAnsiTheme="minorHAnsi" w:cstheme="minorHAnsi"/>
        </w:rPr>
        <w:t>. This might be especially relevant when conducting ESD intervention</w:t>
      </w:r>
      <w:r w:rsidR="00067451">
        <w:rPr>
          <w:rFonts w:hAnsiTheme="minorHAnsi" w:cstheme="minorHAnsi"/>
        </w:rPr>
        <w:t>,</w:t>
      </w:r>
      <w:r w:rsidR="004F2616">
        <w:rPr>
          <w:rFonts w:hAnsiTheme="minorHAnsi" w:cstheme="minorHAnsi"/>
        </w:rPr>
        <w:t xml:space="preserve"> wh</w:t>
      </w:r>
      <w:r w:rsidR="00067451">
        <w:rPr>
          <w:rFonts w:hAnsiTheme="minorHAnsi" w:cstheme="minorHAnsi"/>
        </w:rPr>
        <w:t>ich according to proposed effective methods,</w:t>
      </w:r>
      <w:r w:rsidR="004F2616">
        <w:rPr>
          <w:rFonts w:hAnsiTheme="minorHAnsi" w:cstheme="minorHAnsi"/>
        </w:rPr>
        <w:t xml:space="preserve"> </w:t>
      </w:r>
      <w:r w:rsidR="00067451">
        <w:rPr>
          <w:rFonts w:hAnsiTheme="minorHAnsi" w:cstheme="minorHAnsi"/>
        </w:rPr>
        <w:t xml:space="preserve">include problem-based real life project learning, where </w:t>
      </w:r>
      <w:r w:rsidR="00F63BEA">
        <w:rPr>
          <w:rFonts w:hAnsiTheme="minorHAnsi" w:cstheme="minorHAnsi"/>
        </w:rPr>
        <w:t>the feedback of what is happening with the input from the student can influence their experience and their learning</w:t>
      </w:r>
      <w:r w:rsidR="00067451">
        <w:rPr>
          <w:rFonts w:hAnsiTheme="minorHAnsi" w:cstheme="minorHAnsi"/>
        </w:rPr>
        <w:t xml:space="preserve">. </w:t>
      </w:r>
      <w:r w:rsidR="007F1B48">
        <w:rPr>
          <w:rFonts w:hAnsiTheme="minorHAnsi" w:cstheme="minorHAnsi"/>
        </w:rPr>
        <w:t xml:space="preserve">Furthermore, </w:t>
      </w:r>
      <w:r w:rsidR="00857117">
        <w:rPr>
          <w:rFonts w:hAnsiTheme="minorHAnsi" w:cstheme="minorHAnsi"/>
        </w:rPr>
        <w:t xml:space="preserve">capturing self-efficacy beliefs </w:t>
      </w:r>
      <w:r w:rsidR="0013398E">
        <w:rPr>
          <w:rFonts w:hAnsiTheme="minorHAnsi" w:cstheme="minorHAnsi"/>
        </w:rPr>
        <w:t xml:space="preserve">is a nice way around the debate of whether certain normative behaviours can and should be goals of ESD interventions </w:t>
      </w:r>
      <w:r w:rsidR="005C3918">
        <w:rPr>
          <w:rFonts w:hAnsiTheme="minorHAnsi" w:cstheme="minorHAnsi"/>
        </w:rPr>
        <w:fldChar w:fldCharType="begin"/>
      </w:r>
      <w:r w:rsidR="005C3918">
        <w:rPr>
          <w:rFonts w:hAnsiTheme="minorHAnsi" w:cstheme="minorHAnsi"/>
        </w:rPr>
        <w:instrText xml:space="preserve"> ADDIN ZOTERO_ITEM CSL_CITATION {"citationID":"SmrX68dH","properties":{"formattedCitation":"(Getzin &amp; Singer-Brodowski, 2017)","plainCitation":"(Getzin &amp; Singer-Brodowski, 2017)","noteIndex":0},"citationItems":[{"id":1048,"uris":["http://zotero.org/users/6175602/items/KIAMYKC4"],"itemData":{"id":1048,"type":"article-journal","abstract":"Die allgemeine Nachhaltigkeitsdebatte hat in den vergangenen Jahren durch den Degrowth-Diskurs eine wesentliche inhaltliche Erweiterung erfahren. Vielversprechende praktische Ansätze zur Umsetzung einer Postwachstumsgesellschaft existieren bereits. Allerdings ist der Diskurs in der Bildung für nachhaltige Entwicklung (BNE) bisher kaum angekommen. Es fehlt weitgehend eine theoretische Auseinandersetzung damit, wie eine Bildung im Kontext von Degrowth aussehen kann und wo die Unterschiede zu einer BNE liegen bzw. warum sie sich von einer BNE abgrenzen sollte. Der Artikel nähert sich den Inhalten, Zielen und Prinzipien einer Bildung im Kontext Degrowth an. Zunächst werden theoretische Bezugspunkte für die Diskussion um Degrowth und Postwachstum skizziert, die gleichzeitig als inhaltliche Bezüge einer Bildung im Kontext Degrowth dienen können. Anschließend werden Gründe dargestellt, warum der Degrowth-Diskurs in den theoretischen und empirischen Arbeiten zu BNE bisher kaum eine Rolle spielt. Darauf aufbauend wird eine\n– in der internationalen BNE-Debatte verwendete – Unterscheidung zwischen einer instrumentellen und\nkritisch-emanzipatorischen BNE eingeführt. Auf dieser kann in der Suche nach den Zielen einer Bildung im Kontext Degrowth aufgebaut werden. Abschließend wird die Perspektive des transformativen Lernens als mögliche Erweiterung einer kritisch-emanzipatorischen BNE und als konzeptionelle Rahmung für eine Bildung im Kontext Degrowth eingeführt. Durch die damit verknüpften didaktischen Empfehlungen zur Ermöglichung eines transformativen Lernens werden gleichzeitig Prinzipien einer Bildung im Kontext Degrowth abgeleitet.\nDownload unter: http://www.rce-vienna.at/SOCIENCE/vol1.pdf","container-title":"SOCIENCE - Journal of Science-Society Interfaces","journalAbbreviation":"SOCIENCE - Journal of Science-Society Interfaces","page":"33-46","source":"ResearchGate","title":"Transformatives Lernen in einer Degrowth-Gesellschaft","volume":"1","author":[{"family":"Getzin","given":"Sofia"},{"family":"Singer-Brodowski","given":"Mandy"}],"issued":{"date-parts":[["2017",1,1]]}}}],"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Getzin &amp; Singer-Brodowski, 2017)</w:t>
      </w:r>
      <w:r w:rsidR="005C3918">
        <w:rPr>
          <w:rFonts w:hAnsiTheme="minorHAnsi" w:cstheme="minorHAnsi"/>
        </w:rPr>
        <w:fldChar w:fldCharType="end"/>
      </w:r>
      <w:r w:rsidR="0013398E">
        <w:rPr>
          <w:rFonts w:hAnsiTheme="minorHAnsi" w:cstheme="minorHAnsi"/>
        </w:rPr>
        <w:t>.</w:t>
      </w:r>
      <w:r w:rsidR="00076ADC">
        <w:rPr>
          <w:rFonts w:hAnsiTheme="minorHAnsi" w:cstheme="minorHAnsi"/>
        </w:rPr>
        <w:t xml:space="preserve"> By not capturing whether students are behaving differently according to normative standards set out by experts, self-efficacy beliefs rather capture </w:t>
      </w:r>
      <w:r w:rsidR="00404A9A">
        <w:rPr>
          <w:rFonts w:hAnsiTheme="minorHAnsi" w:cstheme="minorHAnsi"/>
        </w:rPr>
        <w:t xml:space="preserve">competences </w:t>
      </w:r>
      <w:r w:rsidR="005829AA">
        <w:rPr>
          <w:rFonts w:hAnsiTheme="minorHAnsi" w:cstheme="minorHAnsi"/>
        </w:rPr>
        <w:t xml:space="preserve">and motivations </w:t>
      </w:r>
      <w:r w:rsidR="00404A9A">
        <w:rPr>
          <w:rFonts w:hAnsiTheme="minorHAnsi" w:cstheme="minorHAnsi"/>
        </w:rPr>
        <w:t xml:space="preserve">which are an important prerequisite for participation in society. </w:t>
      </w:r>
      <w:r w:rsidR="00614AE4" w:rsidRPr="00AA451F">
        <w:rPr>
          <w:rFonts w:hAnsiTheme="minorHAnsi" w:cstheme="minorHAnsi"/>
        </w:rPr>
        <w:t>Considering increased self-efficacy</w:t>
      </w:r>
      <w:r w:rsidR="007C5BA7">
        <w:rPr>
          <w:rFonts w:hAnsiTheme="minorHAnsi" w:cstheme="minorHAnsi"/>
        </w:rPr>
        <w:t xml:space="preserve"> as a desired outcome of</w:t>
      </w:r>
      <w:r w:rsidR="00614AE4" w:rsidRPr="00AA451F">
        <w:rPr>
          <w:rFonts w:hAnsiTheme="minorHAnsi" w:cstheme="minorHAnsi"/>
        </w:rPr>
        <w:t xml:space="preserve"> participatory and experiential </w:t>
      </w:r>
      <w:r w:rsidR="007C5BA7">
        <w:rPr>
          <w:rFonts w:hAnsiTheme="minorHAnsi" w:cstheme="minorHAnsi"/>
        </w:rPr>
        <w:t>ESD</w:t>
      </w:r>
      <w:r w:rsidR="00614AE4" w:rsidRPr="00AA451F">
        <w:rPr>
          <w:rFonts w:hAnsiTheme="minorHAnsi" w:cstheme="minorHAnsi"/>
        </w:rPr>
        <w:t xml:space="preserve"> interventions brings up the question of operationalising measurement of self-efficacy. Recent theoretical developments have emphasised the importance of differentiating and including agents, actions and aims and </w:t>
      </w:r>
      <w:r w:rsidR="007C5BA7">
        <w:rPr>
          <w:rFonts w:hAnsiTheme="minorHAnsi" w:cstheme="minorHAnsi"/>
        </w:rPr>
        <w:t xml:space="preserve">their relations </w:t>
      </w:r>
      <w:r w:rsidR="00614AE4" w:rsidRPr="00AA451F">
        <w:rPr>
          <w:rFonts w:hAnsiTheme="minorHAnsi" w:cstheme="minorHAnsi"/>
        </w:rPr>
        <w:t>when analysing self-efficacy related within ecological and social context</w:t>
      </w:r>
      <w:r w:rsidR="005C3918">
        <w:rPr>
          <w:rFonts w:hAnsiTheme="minorHAnsi" w:cstheme="minorHAnsi"/>
        </w:rPr>
        <w:t xml:space="preserve"> </w:t>
      </w:r>
      <w:r w:rsidR="005C3918">
        <w:rPr>
          <w:rFonts w:hAnsiTheme="minorHAnsi" w:cstheme="minorHAnsi"/>
        </w:rPr>
        <w:fldChar w:fldCharType="begin"/>
      </w:r>
      <w:r w:rsidR="005C3918">
        <w:rPr>
          <w:rFonts w:hAnsiTheme="minorHAnsi" w:cstheme="minorHAnsi"/>
        </w:rPr>
        <w:instrText xml:space="preserve"> ADDIN ZOTERO_ITEM CSL_CITATION {"citationID":"WtMtK2a8","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5C3918">
        <w:rPr>
          <w:rFonts w:hAnsiTheme="minorHAnsi" w:cstheme="minorHAnsi"/>
        </w:rPr>
        <w:fldChar w:fldCharType="separate"/>
      </w:r>
      <w:r w:rsidR="005C3918" w:rsidRPr="005C3918">
        <w:rPr>
          <w:rFonts w:ascii="Calibri" w:hAnsi="Calibri" w:cs="Calibri"/>
        </w:rPr>
        <w:t>(Hamann et al., 2024)</w:t>
      </w:r>
      <w:r w:rsidR="005C3918">
        <w:rPr>
          <w:rFonts w:hAnsiTheme="minorHAnsi" w:cstheme="minorHAnsi"/>
        </w:rPr>
        <w:fldChar w:fldCharType="end"/>
      </w:r>
      <w:r w:rsidR="00614AE4" w:rsidRPr="00AA451F">
        <w:rPr>
          <w:rFonts w:hAnsiTheme="minorHAnsi" w:cstheme="minorHAnsi"/>
        </w:rPr>
        <w:t>. Furthermore, the desirability of the aim and aim content might play a central role, when analysing self-efficacy.</w:t>
      </w:r>
      <w:r w:rsidR="007C5BA7">
        <w:rPr>
          <w:rFonts w:hAnsiTheme="minorHAnsi" w:cstheme="minorHAnsi"/>
        </w:rPr>
        <w:t xml:space="preserve"> </w:t>
      </w:r>
      <w:r w:rsidR="00707B25">
        <w:rPr>
          <w:rFonts w:hAnsiTheme="minorHAnsi" w:cstheme="minorHAnsi"/>
        </w:rPr>
        <w:t>Assessing changes of sustainability competences of students can benefit from considering the relation with their structural environment, by for example assessing self-efficacy beliefs.</w:t>
      </w:r>
    </w:p>
    <w:p w14:paraId="1EF11A30" w14:textId="2BA4AE06" w:rsidR="00765764"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Objectives and research questions</w:t>
      </w:r>
    </w:p>
    <w:p w14:paraId="38AB4783" w14:textId="59A12E4B" w:rsidR="00C52F9A" w:rsidRPr="00AA451F" w:rsidRDefault="004432D6" w:rsidP="00AA451F">
      <w:pPr>
        <w:jc w:val="both"/>
        <w:rPr>
          <w:rFonts w:hAnsiTheme="minorHAnsi" w:cstheme="minorHAnsi"/>
        </w:rPr>
      </w:pPr>
      <w:r w:rsidRPr="00AA451F">
        <w:rPr>
          <w:rFonts w:hAnsiTheme="minorHAnsi" w:cstheme="minorHAnsi"/>
        </w:rPr>
        <w:t xml:space="preserve">My aim is to quantify how </w:t>
      </w:r>
      <w:commentRangeStart w:id="2"/>
      <w:r w:rsidRPr="00AA451F">
        <w:rPr>
          <w:rFonts w:hAnsiTheme="minorHAnsi" w:cstheme="minorHAnsi"/>
        </w:rPr>
        <w:t>ESD interventions influence students’ sustainability competences over time</w:t>
      </w:r>
      <w:commentRangeEnd w:id="2"/>
      <w:r w:rsidR="007F1DE1">
        <w:rPr>
          <w:rStyle w:val="CommentReference"/>
        </w:rPr>
        <w:commentReference w:id="2"/>
      </w:r>
      <w:r w:rsidRPr="00AA451F">
        <w:rPr>
          <w:rFonts w:hAnsiTheme="minorHAnsi" w:cstheme="minorHAnsi"/>
        </w:rPr>
        <w:t xml:space="preserve">. </w:t>
      </w:r>
      <w:r w:rsidR="004C4D88" w:rsidRPr="00AA451F">
        <w:rPr>
          <w:rFonts w:hAnsiTheme="minorHAnsi" w:cstheme="minorHAnsi"/>
        </w:rPr>
        <w:t xml:space="preserve">Existing empirical data of </w:t>
      </w:r>
      <w:r w:rsidR="00D941F6" w:rsidRPr="00AA451F">
        <w:rPr>
          <w:rFonts w:hAnsiTheme="minorHAnsi" w:cstheme="minorHAnsi"/>
        </w:rPr>
        <w:t xml:space="preserve">a defined external ESD intervention project of </w:t>
      </w:r>
      <w:r w:rsidR="004C4D88" w:rsidRPr="00AA451F">
        <w:rPr>
          <w:rFonts w:hAnsiTheme="minorHAnsi" w:cstheme="minorHAnsi"/>
        </w:rPr>
        <w:t>climate attitudes and climate behaviour</w:t>
      </w:r>
      <w:r w:rsidR="00A760CE">
        <w:rPr>
          <w:rFonts w:hAnsiTheme="minorHAnsi" w:cstheme="minorHAnsi"/>
        </w:rPr>
        <w:t xml:space="preserve"> </w:t>
      </w:r>
      <w:r w:rsidR="00A760CE">
        <w:rPr>
          <w:rFonts w:hAnsiTheme="minorHAnsi" w:cstheme="minorHAnsi"/>
        </w:rPr>
        <w:fldChar w:fldCharType="begin"/>
      </w:r>
      <w:r w:rsidR="00A760CE">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A760CE">
        <w:rPr>
          <w:rFonts w:hAnsiTheme="minorHAnsi" w:cstheme="minorHAnsi"/>
        </w:rPr>
        <w:fldChar w:fldCharType="separate"/>
      </w:r>
      <w:r w:rsidR="00A760CE" w:rsidRPr="00A760CE">
        <w:rPr>
          <w:rFonts w:ascii="Calibri" w:hAnsi="Calibri" w:cs="Calibri"/>
        </w:rPr>
        <w:t>(Pauli, 2023)</w:t>
      </w:r>
      <w:r w:rsidR="00A760CE">
        <w:rPr>
          <w:rFonts w:hAnsiTheme="minorHAnsi" w:cstheme="minorHAnsi"/>
        </w:rPr>
        <w:fldChar w:fldCharType="end"/>
      </w:r>
      <w:r w:rsidR="004C4D88" w:rsidRPr="00AA451F">
        <w:rPr>
          <w:rFonts w:hAnsiTheme="minorHAnsi" w:cstheme="minorHAnsi"/>
        </w:rPr>
        <w:t xml:space="preserve"> and the opportunity for continuous data collection allow for </w:t>
      </w:r>
      <w:r w:rsidR="004C4D88" w:rsidRPr="00DE7328">
        <w:rPr>
          <w:rFonts w:hAnsiTheme="minorHAnsi" w:cstheme="minorHAnsi"/>
        </w:rPr>
        <w:t>long term</w:t>
      </w:r>
      <w:r w:rsidR="004C4D88" w:rsidRPr="00AA451F">
        <w:rPr>
          <w:rFonts w:hAnsiTheme="minorHAnsi" w:cstheme="minorHAnsi"/>
        </w:rPr>
        <w:t xml:space="preserve"> assessments of sustainability competences over time. Recent theoretical developments on self-efficacy beliefs provide a new possibility to enrich the measurements </w:t>
      </w:r>
      <w:r w:rsidR="00E84384" w:rsidRPr="00AA451F">
        <w:rPr>
          <w:rFonts w:hAnsiTheme="minorHAnsi" w:cstheme="minorHAnsi"/>
        </w:rPr>
        <w:t xml:space="preserve">with these aspects. By integrating previous quantitative research from two schools with current, </w:t>
      </w:r>
      <w:r w:rsidR="003D22CB" w:rsidRPr="00AA451F">
        <w:rPr>
          <w:rFonts w:hAnsiTheme="minorHAnsi" w:cstheme="minorHAnsi"/>
        </w:rPr>
        <w:t xml:space="preserve">and theoretically comprehensive </w:t>
      </w:r>
      <w:r w:rsidR="00E84384" w:rsidRPr="00AA451F">
        <w:rPr>
          <w:rFonts w:hAnsiTheme="minorHAnsi" w:cstheme="minorHAnsi"/>
        </w:rPr>
        <w:t>data collection</w:t>
      </w:r>
      <w:r w:rsidR="003C4932">
        <w:rPr>
          <w:rFonts w:hAnsiTheme="minorHAnsi" w:cstheme="minorHAnsi"/>
        </w:rPr>
        <w:t xml:space="preserve"> at the same two schools</w:t>
      </w:r>
      <w:r w:rsidR="00E84384" w:rsidRPr="00AA451F">
        <w:rPr>
          <w:rFonts w:hAnsiTheme="minorHAnsi" w:cstheme="minorHAnsi"/>
        </w:rPr>
        <w:t xml:space="preserve">, my analysis provides </w:t>
      </w:r>
      <w:r w:rsidR="003D22CB" w:rsidRPr="00AA451F">
        <w:rPr>
          <w:rFonts w:hAnsiTheme="minorHAnsi" w:cstheme="minorHAnsi"/>
        </w:rPr>
        <w:t xml:space="preserve">insights into the </w:t>
      </w:r>
      <w:r w:rsidR="001B73DF" w:rsidRPr="00AA451F">
        <w:rPr>
          <w:rFonts w:hAnsiTheme="minorHAnsi" w:cstheme="minorHAnsi"/>
        </w:rPr>
        <w:t>effectiveness of ESD projects in enabling human agency</w:t>
      </w:r>
      <w:r w:rsidR="00324E26" w:rsidRPr="00AA451F">
        <w:rPr>
          <w:rFonts w:hAnsiTheme="minorHAnsi" w:cstheme="minorHAnsi"/>
        </w:rPr>
        <w:t>/ sustainability competences</w:t>
      </w:r>
      <w:r w:rsidR="001B73DF" w:rsidRPr="00AA451F">
        <w:rPr>
          <w:rFonts w:hAnsiTheme="minorHAnsi" w:cstheme="minorHAnsi"/>
        </w:rPr>
        <w:t xml:space="preserve"> of </w:t>
      </w:r>
      <w:r w:rsidR="009624DB" w:rsidRPr="00AA451F">
        <w:rPr>
          <w:rFonts w:hAnsiTheme="minorHAnsi" w:cstheme="minorHAnsi"/>
        </w:rPr>
        <w:t>high school</w:t>
      </w:r>
      <w:r w:rsidR="001B73DF" w:rsidRPr="00AA451F">
        <w:rPr>
          <w:rFonts w:hAnsiTheme="minorHAnsi" w:cstheme="minorHAnsi"/>
        </w:rPr>
        <w:t xml:space="preserve"> students.</w:t>
      </w:r>
    </w:p>
    <w:p w14:paraId="2BA36E5E" w14:textId="5D75DD6A" w:rsidR="00C52F9A" w:rsidRPr="00AD2D23" w:rsidRDefault="00C52F9A" w:rsidP="00AA451F">
      <w:pPr>
        <w:pStyle w:val="ListParagraph"/>
        <w:numPr>
          <w:ilvl w:val="0"/>
          <w:numId w:val="11"/>
        </w:numPr>
        <w:jc w:val="both"/>
        <w:rPr>
          <w:rFonts w:hAnsiTheme="minorHAnsi" w:cstheme="minorHAnsi"/>
          <w:i/>
          <w:iCs/>
        </w:rPr>
      </w:pPr>
      <w:commentRangeStart w:id="3"/>
      <w:r w:rsidRPr="00AA451F">
        <w:rPr>
          <w:rFonts w:hAnsiTheme="minorHAnsi" w:cstheme="minorHAnsi"/>
        </w:rPr>
        <w:t>Do students experience changes in climate attitude and behaviour over time</w:t>
      </w:r>
      <w:r w:rsidRPr="00AD2D23">
        <w:rPr>
          <w:rFonts w:hAnsiTheme="minorHAnsi" w:cstheme="minorHAnsi"/>
          <w:i/>
          <w:iCs/>
        </w:rPr>
        <w:t>?</w:t>
      </w:r>
      <w:r w:rsidR="00AD2D23">
        <w:rPr>
          <w:rFonts w:hAnsiTheme="minorHAnsi" w:cstheme="minorHAnsi"/>
          <w:i/>
          <w:iCs/>
        </w:rPr>
        <w:t xml:space="preserve"> </w:t>
      </w:r>
      <w:r w:rsidR="00D728CE" w:rsidRPr="00AD2D23">
        <w:rPr>
          <w:rFonts w:hAnsiTheme="minorHAnsi" w:cstheme="minorHAnsi"/>
          <w:i/>
          <w:iCs/>
        </w:rPr>
        <w:t>// How do sustainability competences (climate attitude and behaviour) among students change over time (through different phases of an ESD intervention)?</w:t>
      </w:r>
      <w:commentRangeEnd w:id="3"/>
      <w:r w:rsidR="004C6BB1">
        <w:rPr>
          <w:rStyle w:val="CommentReference"/>
        </w:rPr>
        <w:commentReference w:id="3"/>
      </w:r>
    </w:p>
    <w:p w14:paraId="286B2A1D" w14:textId="77777777" w:rsidR="00007088" w:rsidRPr="00AA451F" w:rsidRDefault="00C52F9A" w:rsidP="00AA451F">
      <w:pPr>
        <w:pStyle w:val="ListParagraph"/>
        <w:numPr>
          <w:ilvl w:val="0"/>
          <w:numId w:val="11"/>
        </w:numPr>
        <w:jc w:val="both"/>
        <w:rPr>
          <w:rFonts w:hAnsiTheme="minorHAnsi" w:cstheme="minorHAnsi"/>
        </w:rPr>
      </w:pPr>
      <w:r w:rsidRPr="00AA451F">
        <w:rPr>
          <w:rFonts w:hAnsiTheme="minorHAnsi" w:cstheme="minorHAnsi"/>
        </w:rPr>
        <w:t xml:space="preserve">How do climate attitude and behaviour and self-efficacy beliefs </w:t>
      </w:r>
      <w:commentRangeStart w:id="4"/>
      <w:r w:rsidRPr="00AA451F">
        <w:rPr>
          <w:rFonts w:hAnsiTheme="minorHAnsi" w:cstheme="minorHAnsi"/>
        </w:rPr>
        <w:t>respond to levels of involvement of the students?</w:t>
      </w:r>
      <w:commentRangeEnd w:id="4"/>
      <w:r w:rsidR="004C6BB1">
        <w:rPr>
          <w:rStyle w:val="CommentReference"/>
        </w:rPr>
        <w:commentReference w:id="4"/>
      </w:r>
    </w:p>
    <w:p w14:paraId="59F523FA" w14:textId="7F43FC22" w:rsidR="00B32207" w:rsidRDefault="00B32207" w:rsidP="00AA451F">
      <w:pPr>
        <w:pStyle w:val="ListParagraph"/>
        <w:numPr>
          <w:ilvl w:val="1"/>
          <w:numId w:val="11"/>
        </w:numPr>
        <w:jc w:val="both"/>
        <w:rPr>
          <w:rFonts w:hAnsiTheme="minorHAnsi" w:cstheme="minorHAnsi"/>
        </w:rPr>
      </w:pPr>
      <w:r w:rsidRPr="00AA451F">
        <w:rPr>
          <w:rFonts w:hAnsiTheme="minorHAnsi" w:cstheme="minorHAnsi"/>
        </w:rPr>
        <w:t>How does the project evolution influence the magnitude of the changes in climate attitude and behaviour?</w:t>
      </w:r>
    </w:p>
    <w:p w14:paraId="3D514794" w14:textId="3C4AB6C3" w:rsidR="001E32ED" w:rsidRPr="001E32ED" w:rsidRDefault="001E32ED" w:rsidP="001E32ED">
      <w:pPr>
        <w:pStyle w:val="ListParagraph"/>
        <w:numPr>
          <w:ilvl w:val="1"/>
          <w:numId w:val="11"/>
        </w:numPr>
        <w:jc w:val="both"/>
        <w:rPr>
          <w:rFonts w:hAnsiTheme="minorHAnsi" w:cstheme="minorHAnsi"/>
        </w:rPr>
      </w:pPr>
      <w:r w:rsidRPr="00AA451F">
        <w:rPr>
          <w:rFonts w:hAnsiTheme="minorHAnsi" w:cstheme="minorHAnsi"/>
        </w:rPr>
        <w:t xml:space="preserve">How do </w:t>
      </w:r>
      <w:commentRangeStart w:id="5"/>
      <w:r w:rsidRPr="00AA451F">
        <w:rPr>
          <w:rFonts w:hAnsiTheme="minorHAnsi" w:cstheme="minorHAnsi"/>
        </w:rPr>
        <w:t xml:space="preserve">desirability of the aim </w:t>
      </w:r>
      <w:commentRangeEnd w:id="5"/>
      <w:r w:rsidR="004C6BB1">
        <w:rPr>
          <w:rStyle w:val="CommentReference"/>
        </w:rPr>
        <w:commentReference w:id="5"/>
      </w:r>
      <w:r w:rsidRPr="00AA451F">
        <w:rPr>
          <w:rFonts w:hAnsiTheme="minorHAnsi" w:cstheme="minorHAnsi"/>
        </w:rPr>
        <w:t>and group identification influence the magnitude of the self-efficacy beliefs?</w:t>
      </w:r>
    </w:p>
    <w:p w14:paraId="09EDA014" w14:textId="77777777" w:rsidR="00F37818" w:rsidRPr="00AA451F" w:rsidRDefault="00007088" w:rsidP="00AA451F">
      <w:pPr>
        <w:pStyle w:val="ListParagraph"/>
        <w:numPr>
          <w:ilvl w:val="0"/>
          <w:numId w:val="11"/>
        </w:numPr>
        <w:jc w:val="both"/>
        <w:rPr>
          <w:rFonts w:hAnsiTheme="minorHAnsi" w:cstheme="minorHAnsi"/>
        </w:rPr>
      </w:pPr>
      <w:r w:rsidRPr="00AA451F">
        <w:rPr>
          <w:rFonts w:hAnsiTheme="minorHAnsi" w:cstheme="minorHAnsi"/>
        </w:rPr>
        <w:t>How is climate attitude and behaviour influenced by self-efficacy beliefs?</w:t>
      </w:r>
    </w:p>
    <w:p w14:paraId="6BE51D56" w14:textId="33A4DD35"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lastRenderedPageBreak/>
        <w:t>Research hypotheses</w:t>
      </w:r>
      <w:r w:rsidR="00221B6F" w:rsidRPr="00AA451F">
        <w:rPr>
          <w:rFonts w:asciiTheme="minorHAnsi" w:hAnsiTheme="minorHAnsi" w:cstheme="minorHAnsi"/>
        </w:rPr>
        <w:t>/ p</w:t>
      </w:r>
      <w:r w:rsidRPr="00AA451F">
        <w:rPr>
          <w:rFonts w:asciiTheme="minorHAnsi" w:hAnsiTheme="minorHAnsi" w:cstheme="minorHAnsi"/>
        </w:rPr>
        <w:t>redictions?</w:t>
      </w:r>
    </w:p>
    <w:p w14:paraId="53E8CCDE" w14:textId="5564BE58" w:rsidR="005D5136" w:rsidRPr="00AA451F" w:rsidRDefault="005D5136" w:rsidP="00AA451F">
      <w:pPr>
        <w:pStyle w:val="Heading1"/>
        <w:jc w:val="both"/>
        <w:rPr>
          <w:rFonts w:asciiTheme="minorHAnsi" w:hAnsiTheme="minorHAnsi" w:cstheme="minorHAnsi"/>
        </w:rPr>
      </w:pPr>
      <w:r w:rsidRPr="00AA451F">
        <w:rPr>
          <w:rFonts w:asciiTheme="minorHAnsi" w:hAnsiTheme="minorHAnsi" w:cstheme="minorHAnsi"/>
        </w:rPr>
        <w:t>Methods</w:t>
      </w:r>
    </w:p>
    <w:p w14:paraId="21680F5C" w14:textId="28D0F74D" w:rsidR="006C4F0E" w:rsidRPr="00A760CE" w:rsidRDefault="0010279A" w:rsidP="00AA451F">
      <w:pPr>
        <w:jc w:val="both"/>
        <w:rPr>
          <w:rFonts w:hAnsiTheme="minorHAnsi" w:cstheme="minorHAnsi"/>
        </w:rPr>
      </w:pPr>
      <w:r w:rsidRPr="00A760CE">
        <w:rPr>
          <w:rFonts w:hAnsiTheme="minorHAnsi" w:cstheme="minorHAnsi"/>
        </w:rPr>
        <w:t xml:space="preserve">In my analysis I ask how </w:t>
      </w:r>
      <w:r w:rsidR="006C4F0E" w:rsidRPr="00A760CE">
        <w:rPr>
          <w:rFonts w:hAnsiTheme="minorHAnsi" w:cstheme="minorHAnsi"/>
        </w:rPr>
        <w:t>a</w:t>
      </w:r>
      <w:r w:rsidRPr="00A760CE">
        <w:rPr>
          <w:rFonts w:hAnsiTheme="minorHAnsi" w:cstheme="minorHAnsi"/>
        </w:rPr>
        <w:t xml:space="preserve"> participative SDE-intervention influences </w:t>
      </w:r>
      <w:r w:rsidR="006C4F0E" w:rsidRPr="00A760CE">
        <w:rPr>
          <w:rFonts w:hAnsiTheme="minorHAnsi" w:cstheme="minorHAnsi"/>
        </w:rPr>
        <w:t>attitudinal, behavioural and self-effica</w:t>
      </w:r>
      <w:r w:rsidR="00D517F3" w:rsidRPr="00A760CE">
        <w:rPr>
          <w:rFonts w:hAnsiTheme="minorHAnsi" w:cstheme="minorHAnsi"/>
        </w:rPr>
        <w:t>cy</w:t>
      </w:r>
      <w:r w:rsidR="006C4F0E" w:rsidRPr="00A760CE">
        <w:rPr>
          <w:rFonts w:hAnsiTheme="minorHAnsi" w:cstheme="minorHAnsi"/>
        </w:rPr>
        <w:t xml:space="preserve"> components of sustainability competences over time.</w:t>
      </w:r>
      <w:r w:rsidRPr="00A760CE">
        <w:rPr>
          <w:rFonts w:hAnsiTheme="minorHAnsi" w:cstheme="minorHAnsi"/>
        </w:rPr>
        <w:t xml:space="preserve"> I assess variation in </w:t>
      </w:r>
      <w:r w:rsidR="006C4F0E" w:rsidRPr="00A760CE">
        <w:rPr>
          <w:rFonts w:hAnsiTheme="minorHAnsi" w:cstheme="minorHAnsi"/>
        </w:rPr>
        <w:t>the level of involvement of the students</w:t>
      </w:r>
      <w:r w:rsidRPr="00A760CE">
        <w:rPr>
          <w:rFonts w:hAnsiTheme="minorHAnsi" w:cstheme="minorHAnsi"/>
        </w:rPr>
        <w:t xml:space="preserve">. To quantitatively test the impact of SDE-interventions, I </w:t>
      </w:r>
      <w:r w:rsidR="00B40DB4" w:rsidRPr="00A760CE">
        <w:rPr>
          <w:rFonts w:hAnsiTheme="minorHAnsi" w:cstheme="minorHAnsi"/>
        </w:rPr>
        <w:t>will assess long-term effects by using</w:t>
      </w:r>
      <w:r w:rsidR="006C4F0E" w:rsidRPr="00A760CE">
        <w:rPr>
          <w:rFonts w:hAnsiTheme="minorHAnsi" w:cstheme="minorHAnsi"/>
        </w:rPr>
        <w:t xml:space="preserve"> existing data</w:t>
      </w:r>
      <w:r w:rsidR="00B40DB4" w:rsidRPr="00A760CE">
        <w:rPr>
          <w:rFonts w:hAnsiTheme="minorHAnsi" w:cstheme="minorHAnsi"/>
        </w:rPr>
        <w:t xml:space="preserve"> from a before-after self-reported survey on behavioural and attitudinal </w:t>
      </w:r>
      <w:r w:rsidR="00134459" w:rsidRPr="00A760CE">
        <w:rPr>
          <w:rFonts w:hAnsiTheme="minorHAnsi" w:cstheme="minorHAnsi"/>
        </w:rPr>
        <w:t>data and</w:t>
      </w:r>
      <w:r w:rsidR="00AE4D19" w:rsidRPr="00A760CE">
        <w:rPr>
          <w:rFonts w:hAnsiTheme="minorHAnsi" w:cstheme="minorHAnsi"/>
        </w:rPr>
        <w:t xml:space="preserve"> proceeding data collection </w:t>
      </w:r>
      <w:r w:rsidR="00B40DB4" w:rsidRPr="00A760CE">
        <w:rPr>
          <w:rFonts w:hAnsiTheme="minorHAnsi" w:cstheme="minorHAnsi"/>
        </w:rPr>
        <w:t xml:space="preserve">with </w:t>
      </w:r>
      <w:r w:rsidR="00AE4D19" w:rsidRPr="00A760CE">
        <w:rPr>
          <w:rFonts w:hAnsiTheme="minorHAnsi" w:cstheme="minorHAnsi"/>
        </w:rPr>
        <w:t>the same survey at approximately one year after the last assessment. Furthermore, I will complement data collection with a survey on self-efficacy.</w:t>
      </w:r>
    </w:p>
    <w:p w14:paraId="39455815" w14:textId="296AC3FC" w:rsidR="00D12F85" w:rsidRPr="00AA451F" w:rsidRDefault="00D12F85" w:rsidP="00AA451F">
      <w:pPr>
        <w:pStyle w:val="Heading2"/>
        <w:jc w:val="both"/>
        <w:rPr>
          <w:rFonts w:asciiTheme="minorHAnsi" w:hAnsiTheme="minorHAnsi" w:cstheme="minorHAnsi"/>
        </w:rPr>
      </w:pPr>
      <w:r w:rsidRPr="00AA451F">
        <w:rPr>
          <w:rFonts w:asciiTheme="minorHAnsi" w:hAnsiTheme="minorHAnsi" w:cstheme="minorHAnsi"/>
        </w:rPr>
        <w:t>Existing data “before-after” su</w:t>
      </w:r>
      <w:r w:rsidR="00CF0321" w:rsidRPr="00AA451F">
        <w:rPr>
          <w:rFonts w:asciiTheme="minorHAnsi" w:hAnsiTheme="minorHAnsi" w:cstheme="minorHAnsi"/>
        </w:rPr>
        <w:t>r</w:t>
      </w:r>
      <w:r w:rsidRPr="00AA451F">
        <w:rPr>
          <w:rFonts w:asciiTheme="minorHAnsi" w:hAnsiTheme="minorHAnsi" w:cstheme="minorHAnsi"/>
        </w:rPr>
        <w:t>vey</w:t>
      </w:r>
    </w:p>
    <w:p w14:paraId="0D98428A" w14:textId="23D0D0AD" w:rsidR="00800E85" w:rsidRPr="00AA451F" w:rsidRDefault="00800E85" w:rsidP="00AA451F">
      <w:pPr>
        <w:jc w:val="both"/>
        <w:rPr>
          <w:rFonts w:hAnsiTheme="minorHAnsi" w:cstheme="minorHAnsi"/>
        </w:rPr>
      </w:pPr>
      <w:r w:rsidRPr="00AA451F">
        <w:rPr>
          <w:rFonts w:hAnsiTheme="minorHAnsi" w:cstheme="minorHAnsi"/>
        </w:rPr>
        <w:t xml:space="preserve">The existing data, which I will complement can be described as following. The data was collected within a Master thesis project and in collaboration with the IZT, which is responsible for evaluating the impact of the funding and the project. Based on the theory of planned behaviour, a quantitative before-after survey questionnaire survey was </w:t>
      </w:r>
      <w:r w:rsidR="0079698F">
        <w:rPr>
          <w:rFonts w:hAnsiTheme="minorHAnsi" w:cstheme="minorHAnsi"/>
        </w:rPr>
        <w:t xml:space="preserve">designed and </w:t>
      </w:r>
      <w:r w:rsidRPr="00AA451F">
        <w:rPr>
          <w:rFonts w:hAnsiTheme="minorHAnsi" w:cstheme="minorHAnsi"/>
        </w:rPr>
        <w:t xml:space="preserve">conducted at two participating schools. The surveyed students were divided into three distinctive groups, according to their level of participation (see description of level of involvement in the project description in annex XX). </w:t>
      </w:r>
      <w:r w:rsidR="0065020C" w:rsidRPr="00AA451F">
        <w:rPr>
          <w:rFonts w:hAnsiTheme="minorHAnsi" w:cstheme="minorHAnsi"/>
        </w:rPr>
        <w:t xml:space="preserve">The data collection was conducted between </w:t>
      </w:r>
      <w:r w:rsidR="00350641" w:rsidRPr="00AA451F">
        <w:rPr>
          <w:rFonts w:hAnsiTheme="minorHAnsi" w:cstheme="minorHAnsi"/>
        </w:rPr>
        <w:t>February and Mai 2023</w:t>
      </w:r>
      <w:r w:rsidR="00FF76A2" w:rsidRPr="00AA451F">
        <w:rPr>
          <w:rFonts w:hAnsiTheme="minorHAnsi" w:cstheme="minorHAnsi"/>
        </w:rPr>
        <w:t xml:space="preserve"> (the later date also marking the official ending of the project from the view of the students)</w:t>
      </w:r>
      <w:r w:rsidR="009F390E" w:rsidRPr="00AA451F">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0rmW18jR","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A87DEE" w:rsidRPr="00AA451F">
        <w:rPr>
          <w:rFonts w:hAnsiTheme="minorHAnsi" w:cstheme="minorHAnsi"/>
        </w:rPr>
        <w:t xml:space="preserve">. Thereby, the next data collection point will be approximately one year after the end of the project. </w:t>
      </w:r>
    </w:p>
    <w:p w14:paraId="07A430E2" w14:textId="31FF6BB7" w:rsidR="00A87DEE" w:rsidRPr="00AA451F" w:rsidRDefault="00A87DEE" w:rsidP="00AA451F">
      <w:pPr>
        <w:jc w:val="both"/>
        <w:rPr>
          <w:rFonts w:hAnsiTheme="minorHAnsi" w:cstheme="minorHAnsi"/>
        </w:rPr>
      </w:pPr>
      <w:r w:rsidRPr="00AA451F">
        <w:rPr>
          <w:rFonts w:hAnsiTheme="minorHAnsi" w:cstheme="minorHAnsi"/>
        </w:rPr>
        <w:t xml:space="preserve">The survey was designed based on the theory of planned behaviour. It included elements of attitudes, subjective norms, perceived behaviour control, intentions, and behaviour. The results </w:t>
      </w:r>
      <w:r w:rsidR="00324A25" w:rsidRPr="00AA451F">
        <w:rPr>
          <w:rFonts w:hAnsiTheme="minorHAnsi" w:cstheme="minorHAnsi"/>
        </w:rPr>
        <w:t>showed that climate awareness and action were increased through active participation (highest level of involvement). There were mixed results regarding the lower level of involvement and the effect on climate attitude and behaviour</w:t>
      </w:r>
      <w:r w:rsidR="00C51495">
        <w:rPr>
          <w:rFonts w:hAnsiTheme="minorHAnsi" w:cstheme="minorHAnsi"/>
        </w:rPr>
        <w:t xml:space="preserve"> </w:t>
      </w:r>
      <w:r w:rsidR="00C51495">
        <w:rPr>
          <w:rFonts w:hAnsiTheme="minorHAnsi" w:cstheme="minorHAnsi"/>
        </w:rPr>
        <w:fldChar w:fldCharType="begin"/>
      </w:r>
      <w:r w:rsidR="00C51495">
        <w:rPr>
          <w:rFonts w:hAnsiTheme="minorHAnsi" w:cstheme="minorHAnsi"/>
        </w:rPr>
        <w:instrText xml:space="preserve"> ADDIN ZOTERO_ITEM CSL_CITATION {"citationID":"vhf3E3qj","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rPr>
        <w:fldChar w:fldCharType="separate"/>
      </w:r>
      <w:r w:rsidR="00C51495" w:rsidRPr="00C51495">
        <w:rPr>
          <w:rFonts w:ascii="Calibri" w:hAnsi="Calibri" w:cs="Calibri"/>
        </w:rPr>
        <w:t>(Pauli, 2023)</w:t>
      </w:r>
      <w:r w:rsidR="00C51495">
        <w:rPr>
          <w:rFonts w:hAnsiTheme="minorHAnsi" w:cstheme="minorHAnsi"/>
        </w:rPr>
        <w:fldChar w:fldCharType="end"/>
      </w:r>
      <w:r w:rsidR="00324A25" w:rsidRPr="00AA451F">
        <w:rPr>
          <w:rFonts w:hAnsiTheme="minorHAnsi" w:cstheme="minorHAnsi"/>
        </w:rPr>
        <w:t xml:space="preserve">. </w:t>
      </w:r>
    </w:p>
    <w:p w14:paraId="6AD772CA" w14:textId="3401F286" w:rsidR="003601BF" w:rsidRPr="00AA451F" w:rsidRDefault="003601BF" w:rsidP="00AA451F">
      <w:pPr>
        <w:pStyle w:val="Heading2"/>
        <w:jc w:val="both"/>
        <w:rPr>
          <w:rFonts w:asciiTheme="minorHAnsi" w:hAnsiTheme="minorHAnsi" w:cstheme="minorHAnsi"/>
        </w:rPr>
      </w:pPr>
      <w:r w:rsidRPr="00AA451F">
        <w:rPr>
          <w:rFonts w:asciiTheme="minorHAnsi" w:hAnsiTheme="minorHAnsi" w:cstheme="minorHAnsi"/>
        </w:rPr>
        <w:t>Project description “KlimaRatSchule”</w:t>
      </w:r>
      <w:r w:rsidR="00E920CB" w:rsidRPr="00AA451F">
        <w:rPr>
          <w:rFonts w:asciiTheme="minorHAnsi" w:hAnsiTheme="minorHAnsi" w:cstheme="minorHAnsi"/>
        </w:rPr>
        <w:t xml:space="preserve"> </w:t>
      </w:r>
      <w:commentRangeStart w:id="6"/>
      <w:r w:rsidR="00E920CB" w:rsidRPr="00AA451F">
        <w:rPr>
          <w:rFonts w:asciiTheme="minorHAnsi" w:hAnsiTheme="minorHAnsi" w:cstheme="minorHAnsi"/>
        </w:rPr>
        <w:t>(later in Annex?)</w:t>
      </w:r>
      <w:commentRangeEnd w:id="6"/>
      <w:r w:rsidR="004C6BB1">
        <w:rPr>
          <w:rStyle w:val="CommentReference"/>
          <w:rFonts w:asciiTheme="minorHAnsi" w:eastAsia="Times New Roman" w:hAnsi="Times New Roman" w:cs="Times New Roman"/>
          <w:color w:val="auto"/>
        </w:rPr>
        <w:commentReference w:id="6"/>
      </w:r>
    </w:p>
    <w:p w14:paraId="3C954519" w14:textId="298D7949" w:rsidR="00284B83" w:rsidRPr="00AA451F" w:rsidRDefault="006D1FF6" w:rsidP="00AA451F">
      <w:pPr>
        <w:pStyle w:val="Heading3"/>
        <w:jc w:val="both"/>
        <w:rPr>
          <w:rFonts w:cstheme="minorHAnsi"/>
        </w:rPr>
      </w:pPr>
      <w:r w:rsidRPr="00AA451F">
        <w:rPr>
          <w:rFonts w:cstheme="minorHAnsi"/>
          <w:noProof/>
        </w:rPr>
        <w:drawing>
          <wp:anchor distT="0" distB="0" distL="114300" distR="114300" simplePos="0" relativeHeight="251659264" behindDoc="1" locked="0" layoutInCell="1" allowOverlap="1" wp14:anchorId="666FC571" wp14:editId="4CD63D4E">
            <wp:simplePos x="0" y="0"/>
            <wp:positionH relativeFrom="column">
              <wp:posOffset>4784477</wp:posOffset>
            </wp:positionH>
            <wp:positionV relativeFrom="paragraph">
              <wp:posOffset>318025</wp:posOffset>
            </wp:positionV>
            <wp:extent cx="1187450" cy="863600"/>
            <wp:effectExtent l="0" t="0" r="0" b="0"/>
            <wp:wrapSquare wrapText="bothSides"/>
            <wp:docPr id="1961449616" name="Picture 1" descr="A blue and green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449616" name="Picture 1" descr="A blue and green logo&#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187450" cy="863600"/>
                    </a:xfrm>
                    <a:prstGeom prst="rect">
                      <a:avLst/>
                    </a:prstGeom>
                  </pic:spPr>
                </pic:pic>
              </a:graphicData>
            </a:graphic>
          </wp:anchor>
        </w:drawing>
      </w:r>
      <w:r w:rsidR="00284B83" w:rsidRPr="00AA451F">
        <w:rPr>
          <w:rFonts w:cstheme="minorHAnsi"/>
        </w:rPr>
        <w:t>Aims</w:t>
      </w:r>
    </w:p>
    <w:p w14:paraId="328F7B49" w14:textId="3A3970A2" w:rsidR="002A10D9" w:rsidRPr="00AA451F" w:rsidRDefault="002A10D9" w:rsidP="00AA451F">
      <w:pPr>
        <w:jc w:val="both"/>
        <w:rPr>
          <w:rFonts w:hAnsiTheme="minorHAnsi" w:cstheme="minorHAnsi"/>
        </w:rPr>
      </w:pPr>
      <w:r w:rsidRPr="00AA451F">
        <w:rPr>
          <w:rFonts w:hAnsiTheme="minorHAnsi" w:cstheme="minorHAnsi"/>
        </w:rPr>
        <w:t>“The KlimaRatSchule (KRS) project aims to promote and establish an active climate protection culture in schools. To achieve this, KRS combines effective climate protection measures with democracy education. This means that pupils are actively involved in the development of a climate protection concept through a democratic participation process. This sensitizes the students to this topic and develops skills that enable them to act and make decisions in the interests of climate protection beyond the school day. In addition, this process allows thematic priorities and measures to be identified, on the basis of which a climate protection concept is created that is individually adapted to the school.” (KRS Projektbeschreibung, 2024)</w:t>
      </w:r>
      <w:r w:rsidR="00D77FB5" w:rsidRPr="00AA451F">
        <w:rPr>
          <w:rFonts w:hAnsiTheme="minorHAnsi" w:cstheme="minorHAnsi"/>
        </w:rPr>
        <w:t>.</w:t>
      </w:r>
    </w:p>
    <w:p w14:paraId="74FB3851" w14:textId="7823F208" w:rsidR="00D77FB5" w:rsidRDefault="00284B83" w:rsidP="00AA451F">
      <w:pPr>
        <w:pStyle w:val="Heading3"/>
        <w:jc w:val="both"/>
        <w:rPr>
          <w:rFonts w:cstheme="minorHAnsi"/>
        </w:rPr>
      </w:pPr>
      <w:r w:rsidRPr="00AA451F">
        <w:rPr>
          <w:rFonts w:cstheme="minorHAnsi"/>
        </w:rPr>
        <w:t xml:space="preserve">Project stages and </w:t>
      </w:r>
      <w:r w:rsidR="002C3DCA" w:rsidRPr="00AA451F">
        <w:rPr>
          <w:rFonts w:cstheme="minorHAnsi"/>
        </w:rPr>
        <w:t xml:space="preserve">resulting </w:t>
      </w:r>
      <w:r w:rsidRPr="00AA451F">
        <w:rPr>
          <w:rFonts w:cstheme="minorHAnsi"/>
        </w:rPr>
        <w:t>students’ level of involvement</w:t>
      </w:r>
    </w:p>
    <w:p w14:paraId="6845E63E" w14:textId="704958C3" w:rsidR="006924DA" w:rsidRPr="006924DA" w:rsidRDefault="006924DA" w:rsidP="006924DA">
      <w:r>
        <w:t>The following paragraphs are copied from Pauli, 2023 and won</w:t>
      </w:r>
      <w:r>
        <w:t>’</w:t>
      </w:r>
      <w:r>
        <w:t>t be used like that in later stages of the thesis.</w:t>
      </w:r>
    </w:p>
    <w:p w14:paraId="556A12CE" w14:textId="33D14C41" w:rsidR="00B75BB1" w:rsidRPr="00AA451F" w:rsidRDefault="008243DF" w:rsidP="00AA451F">
      <w:pPr>
        <w:jc w:val="both"/>
        <w:rPr>
          <w:rFonts w:hAnsiTheme="minorHAnsi" w:cstheme="minorHAnsi"/>
          <w:i/>
          <w:iCs/>
        </w:rPr>
      </w:pPr>
      <w:r w:rsidRPr="00AA451F">
        <w:rPr>
          <w:rFonts w:hAnsiTheme="minorHAnsi" w:cstheme="minorHAnsi"/>
          <w:i/>
          <w:iCs/>
        </w:rPr>
        <w:t xml:space="preserve">The project can be divided into three phases from the students points of view. In the first phase, a voluntary student team is formed, the so called KRS-expert group. This group receives an introduction </w:t>
      </w:r>
      <w:r w:rsidRPr="00AA451F">
        <w:rPr>
          <w:rFonts w:hAnsiTheme="minorHAnsi" w:cstheme="minorHAnsi"/>
          <w:i/>
          <w:iCs/>
        </w:rPr>
        <w:lastRenderedPageBreak/>
        <w:t>about the aims and phases of the project. Additionally, they get informed about general facts about climate change and four relevant areas within their school: energy, mobility, nutrition and procurement. In the first phase, the KRS school group has the task of drawing up a carbon footprint for the school. On the other hand, this group prepares the second phase, which will be explained in more detail later.</w:t>
      </w:r>
    </w:p>
    <w:p w14:paraId="343F258C" w14:textId="5B8CAD35" w:rsidR="008243DF" w:rsidRPr="00AA451F" w:rsidRDefault="00B831AF" w:rsidP="00AA451F">
      <w:pPr>
        <w:jc w:val="both"/>
        <w:rPr>
          <w:rFonts w:hAnsiTheme="minorHAnsi" w:cstheme="minorHAnsi"/>
          <w:i/>
          <w:iCs/>
        </w:rPr>
      </w:pPr>
      <w:r w:rsidRPr="00AA451F">
        <w:rPr>
          <w:rFonts w:hAnsiTheme="minorHAnsi" w:cstheme="minorHAnsi"/>
          <w:i/>
          <w:iCs/>
        </w:rPr>
        <w:t>The second phase includes a micro-citizen report, which was adapted to the school context and is therefore called "Micro-citizen report for schools" (MBGS) (KlimaRatSchule, 2022, p. 1). This is a democratic process in which randomly selected pupils discuss relevant issues and problems and develop solutions.</w:t>
      </w:r>
    </w:p>
    <w:p w14:paraId="76983052" w14:textId="77777777" w:rsidR="00250D80" w:rsidRPr="00AA451F" w:rsidRDefault="00250D80" w:rsidP="00AA451F">
      <w:pPr>
        <w:jc w:val="both"/>
        <w:rPr>
          <w:rFonts w:hAnsiTheme="minorHAnsi" w:cstheme="minorHAnsi"/>
          <w:i/>
          <w:iCs/>
        </w:rPr>
      </w:pPr>
      <w:r w:rsidRPr="00AA451F">
        <w:rPr>
          <w:rFonts w:hAnsiTheme="minorHAnsi" w:cstheme="minorHAnsi"/>
          <w:i/>
          <w:iCs/>
        </w:rPr>
        <w:t>First, 50 pupils are randomly selected and divided into two equal groups on the day of the MBGS. Each of these two groups deals with two areas of activity in parallel in two rounds, so that the four areas of activity mobility, nutrition, procurement and energy are dealt with in total. In each round, the two groups of 25 are divided into five small groups. In these small groups, also known as planning cells, the participants discuss options and finally put three proposals for measures on paper. At the end of each round, the proposals from all planning cells are presented, prioritized and ranked in a plenary session of 25 participants. The process is illustrated graphically in Figure 14.</w:t>
      </w:r>
    </w:p>
    <w:p w14:paraId="69A982D8" w14:textId="4782C0E2" w:rsidR="00250D80" w:rsidRPr="00AA451F" w:rsidRDefault="00250D80" w:rsidP="00AA451F">
      <w:pPr>
        <w:jc w:val="both"/>
        <w:rPr>
          <w:rFonts w:hAnsiTheme="minorHAnsi" w:cstheme="minorHAnsi"/>
          <w:i/>
          <w:iCs/>
        </w:rPr>
      </w:pPr>
      <w:r w:rsidRPr="00AA451F">
        <w:rPr>
          <w:rFonts w:hAnsiTheme="minorHAnsi" w:cstheme="minorHAnsi"/>
          <w:i/>
          <w:iCs/>
        </w:rPr>
        <w:t>Before each new discussion round, the KRS school group presents its findings on the respective area to the group of 25. The composition of the discussion cells is drawn by lot anew in each round within the group of 25. In the plenary of the groups of 25, the proposals of all small groups are presented and prioritized according to a carefully considered procedure. The entire Climate Council is prepared and carried out by the KRS school group.</w:t>
      </w:r>
    </w:p>
    <w:p w14:paraId="0EC2CEF6" w14:textId="71B88C44" w:rsidR="00250D80" w:rsidRPr="00AA451F" w:rsidRDefault="006A6E9C" w:rsidP="00AA451F">
      <w:pPr>
        <w:jc w:val="both"/>
        <w:rPr>
          <w:rFonts w:hAnsiTheme="minorHAnsi" w:cstheme="minorHAnsi"/>
          <w:i/>
          <w:iCs/>
        </w:rPr>
      </w:pPr>
      <w:r w:rsidRPr="00AA451F">
        <w:rPr>
          <w:rFonts w:hAnsiTheme="minorHAnsi" w:cstheme="minorHAnsi"/>
          <w:i/>
          <w:iCs/>
        </w:rPr>
        <w:t xml:space="preserve">The participation of </w:t>
      </w:r>
      <w:r w:rsidR="00A433A9">
        <w:rPr>
          <w:rFonts w:hAnsiTheme="minorHAnsi" w:cstheme="minorHAnsi"/>
          <w:i/>
          <w:iCs/>
        </w:rPr>
        <w:t>student</w:t>
      </w:r>
      <w:r w:rsidRPr="00AA451F">
        <w:rPr>
          <w:rFonts w:hAnsiTheme="minorHAnsi" w:cstheme="minorHAnsi"/>
          <w:i/>
          <w:iCs/>
        </w:rPr>
        <w:t>s from the KRS school group in the MBGS is not excluded. At one of the two schools, not only pupils were involved, but also a total of ten people from the teaching staff and other school personnel, so that a total of only 40 pupils took part in the MBGS.</w:t>
      </w:r>
    </w:p>
    <w:p w14:paraId="049BE13B" w14:textId="25B4D6C5" w:rsidR="006A6E9C" w:rsidRPr="00AA451F" w:rsidRDefault="006A6E9C" w:rsidP="00AA451F">
      <w:pPr>
        <w:jc w:val="both"/>
        <w:rPr>
          <w:rFonts w:hAnsiTheme="minorHAnsi" w:cstheme="minorHAnsi"/>
          <w:i/>
          <w:iCs/>
        </w:rPr>
      </w:pPr>
      <w:r w:rsidRPr="00AA451F">
        <w:rPr>
          <w:rFonts w:hAnsiTheme="minorHAnsi" w:cstheme="minorHAnsi"/>
          <w:i/>
          <w:iCs/>
        </w:rPr>
        <w:t>The third phase includes the creation of a roadmap with concrete goals and steps for more climate protection at the school (KlimaRatSchule, 2022, p. 2). After the MBGS, this development is again the responsibility of the KRS school group, which brings together its findings on the climate balance, results from the MBGS and general considerations on implementation options. The completion of this roadmap marks the end of the KRS project, but above all gives the go-ahead for the school to implement the measures set out in it.</w:t>
      </w:r>
    </w:p>
    <w:p w14:paraId="6381FE66" w14:textId="7EDA7CED" w:rsidR="00B4711F" w:rsidRPr="00AA451F" w:rsidRDefault="00B4711F" w:rsidP="00AA451F">
      <w:pPr>
        <w:jc w:val="both"/>
        <w:rPr>
          <w:rFonts w:hAnsiTheme="minorHAnsi" w:cstheme="minorHAnsi"/>
          <w:i/>
          <w:iCs/>
        </w:rPr>
      </w:pPr>
      <w:r w:rsidRPr="00AA451F">
        <w:rPr>
          <w:rFonts w:hAnsiTheme="minorHAnsi" w:cstheme="minorHAnsi"/>
          <w:i/>
          <w:iCs/>
        </w:rPr>
        <w:t>The levels of involvement are resulting from the different project phases and are summarised in the table below</w:t>
      </w:r>
      <w:r w:rsidR="00C51495">
        <w:rPr>
          <w:rFonts w:hAnsiTheme="minorHAnsi" w:cstheme="minorHAnsi"/>
          <w:i/>
          <w:iCs/>
        </w:rPr>
        <w:t>. The tables</w:t>
      </w:r>
      <w:r w:rsidR="00A433A9">
        <w:rPr>
          <w:rFonts w:hAnsiTheme="minorHAnsi" w:cstheme="minorHAnsi"/>
          <w:i/>
          <w:iCs/>
        </w:rPr>
        <w:t xml:space="preserve"> and figures</w:t>
      </w:r>
      <w:r w:rsidR="00C51495">
        <w:rPr>
          <w:rFonts w:hAnsiTheme="minorHAnsi" w:cstheme="minorHAnsi"/>
          <w:i/>
          <w:iCs/>
        </w:rPr>
        <w:t xml:space="preserve"> below are copied from </w:t>
      </w:r>
      <w:r w:rsidR="00C51495">
        <w:rPr>
          <w:rFonts w:hAnsiTheme="minorHAnsi" w:cstheme="minorHAnsi"/>
          <w:i/>
          <w:iCs/>
        </w:rPr>
        <w:fldChar w:fldCharType="begin"/>
      </w:r>
      <w:r w:rsidR="00C51495">
        <w:rPr>
          <w:rFonts w:hAnsiTheme="minorHAnsi" w:cstheme="minorHAnsi"/>
          <w:i/>
          <w:iCs/>
        </w:rPr>
        <w:instrText xml:space="preserve"> ADDIN ZOTERO_ITEM CSL_CITATION {"citationID":"2z92o7Fl","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00C51495">
        <w:rPr>
          <w:rFonts w:hAnsiTheme="minorHAnsi" w:cstheme="minorHAnsi"/>
          <w:i/>
          <w:iCs/>
        </w:rPr>
        <w:fldChar w:fldCharType="separate"/>
      </w:r>
      <w:r w:rsidR="00C51495" w:rsidRPr="00C51495">
        <w:rPr>
          <w:rFonts w:ascii="Calibri" w:hAnsi="Calibri" w:cs="Calibri"/>
        </w:rPr>
        <w:t>(Pauli, 2023)</w:t>
      </w:r>
      <w:r w:rsidR="00C51495">
        <w:rPr>
          <w:rFonts w:hAnsiTheme="minorHAnsi" w:cstheme="minorHAnsi"/>
          <w:i/>
          <w:iCs/>
        </w:rPr>
        <w:fldChar w:fldCharType="end"/>
      </w:r>
      <w:r w:rsidR="00A433A9">
        <w:rPr>
          <w:rFonts w:hAnsiTheme="minorHAnsi" w:cstheme="minorHAnsi"/>
          <w:i/>
          <w:iCs/>
        </w:rPr>
        <w:t>.</w:t>
      </w:r>
    </w:p>
    <w:p w14:paraId="4954E307" w14:textId="570A09E3" w:rsidR="00B4711F" w:rsidRPr="00AA451F" w:rsidRDefault="00B4711F" w:rsidP="00AA451F">
      <w:pPr>
        <w:jc w:val="both"/>
        <w:rPr>
          <w:rFonts w:hAnsiTheme="minorHAnsi" w:cstheme="minorHAnsi"/>
          <w:i/>
          <w:iCs/>
        </w:rPr>
      </w:pPr>
      <w:r w:rsidRPr="00AA451F">
        <w:rPr>
          <w:rFonts w:hAnsiTheme="minorHAnsi" w:cstheme="minorHAnsi"/>
          <w:i/>
          <w:iCs/>
          <w:noProof/>
        </w:rPr>
        <w:drawing>
          <wp:inline distT="0" distB="0" distL="0" distR="0" wp14:anchorId="372A2DCB" wp14:editId="682BA6E6">
            <wp:extent cx="4762745" cy="1466925"/>
            <wp:effectExtent l="0" t="0" r="0" b="0"/>
            <wp:docPr id="918958893" name="Picture 1" descr="A white rectangular box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8958893" name="Picture 1" descr="A white rectangular box with black text&#10;&#10;Description automatically generated"/>
                    <pic:cNvPicPr/>
                  </pic:nvPicPr>
                  <pic:blipFill>
                    <a:blip r:embed="rId13"/>
                    <a:stretch>
                      <a:fillRect/>
                    </a:stretch>
                  </pic:blipFill>
                  <pic:spPr>
                    <a:xfrm>
                      <a:off x="0" y="0"/>
                      <a:ext cx="4762745" cy="1466925"/>
                    </a:xfrm>
                    <a:prstGeom prst="rect">
                      <a:avLst/>
                    </a:prstGeom>
                  </pic:spPr>
                </pic:pic>
              </a:graphicData>
            </a:graphic>
          </wp:inline>
        </w:drawing>
      </w:r>
    </w:p>
    <w:p w14:paraId="457965CD" w14:textId="77777777" w:rsidR="002A10D9" w:rsidRPr="00AA451F" w:rsidRDefault="002A10D9" w:rsidP="00AA451F">
      <w:pPr>
        <w:jc w:val="both"/>
        <w:rPr>
          <w:rFonts w:hAnsiTheme="minorHAnsi" w:cstheme="minorHAnsi"/>
        </w:rPr>
      </w:pPr>
    </w:p>
    <w:p w14:paraId="2013933F" w14:textId="386425CC" w:rsidR="003601BF" w:rsidRPr="00AA451F" w:rsidRDefault="00D50AC2" w:rsidP="00AA451F">
      <w:pPr>
        <w:jc w:val="both"/>
        <w:rPr>
          <w:rFonts w:hAnsiTheme="minorHAnsi" w:cstheme="minorHAnsi"/>
        </w:rPr>
      </w:pPr>
      <w:r w:rsidRPr="00AA451F">
        <w:rPr>
          <w:rFonts w:hAnsiTheme="minorHAnsi" w:cstheme="minorHAnsi"/>
          <w:noProof/>
        </w:rPr>
        <w:lastRenderedPageBreak/>
        <w:drawing>
          <wp:inline distT="0" distB="0" distL="0" distR="0" wp14:anchorId="172158E6" wp14:editId="7F3CB2F1">
            <wp:extent cx="3626036" cy="4267419"/>
            <wp:effectExtent l="0" t="0" r="0" b="0"/>
            <wp:docPr id="1401153821"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1153821" name="Picture 1" descr="A diagram of a diagram&#10;&#10;Description automatically generated"/>
                    <pic:cNvPicPr/>
                  </pic:nvPicPr>
                  <pic:blipFill>
                    <a:blip r:embed="rId14"/>
                    <a:stretch>
                      <a:fillRect/>
                    </a:stretch>
                  </pic:blipFill>
                  <pic:spPr>
                    <a:xfrm>
                      <a:off x="0" y="0"/>
                      <a:ext cx="3626036" cy="4267419"/>
                    </a:xfrm>
                    <a:prstGeom prst="rect">
                      <a:avLst/>
                    </a:prstGeom>
                  </pic:spPr>
                </pic:pic>
              </a:graphicData>
            </a:graphic>
          </wp:inline>
        </w:drawing>
      </w:r>
    </w:p>
    <w:p w14:paraId="52550188" w14:textId="77777777" w:rsidR="00C71989" w:rsidRPr="00AA451F" w:rsidRDefault="00C71989" w:rsidP="00AA451F">
      <w:pPr>
        <w:jc w:val="both"/>
        <w:rPr>
          <w:rFonts w:hAnsiTheme="minorHAnsi" w:cstheme="minorHAnsi"/>
        </w:rPr>
      </w:pPr>
    </w:p>
    <w:p w14:paraId="7023983C" w14:textId="0A269F2D" w:rsidR="0010279A" w:rsidRPr="00AA451F" w:rsidRDefault="00C71989" w:rsidP="00AA451F">
      <w:pPr>
        <w:pStyle w:val="Heading3"/>
        <w:jc w:val="both"/>
        <w:rPr>
          <w:rFonts w:cstheme="minorHAnsi"/>
        </w:rPr>
      </w:pPr>
      <w:r w:rsidRPr="00AA451F">
        <w:rPr>
          <w:rFonts w:cstheme="minorHAnsi"/>
        </w:rPr>
        <w:t>Data collection at schools and their description</w:t>
      </w:r>
    </w:p>
    <w:p w14:paraId="32E0E058" w14:textId="3EB4A887" w:rsidR="00632B55" w:rsidRPr="00632B55" w:rsidRDefault="00632B55" w:rsidP="00632B55">
      <w:pPr>
        <w:jc w:val="both"/>
        <w:rPr>
          <w:rFonts w:hAnsiTheme="minorHAnsi" w:cstheme="minorHAnsi"/>
        </w:rPr>
      </w:pPr>
      <w:r w:rsidRPr="00632B55">
        <w:rPr>
          <w:rFonts w:hAnsiTheme="minorHAnsi" w:cstheme="minorHAnsi"/>
        </w:rPr>
        <w:t>The survey</w:t>
      </w:r>
      <w:r>
        <w:rPr>
          <w:rFonts w:hAnsiTheme="minorHAnsi" w:cstheme="minorHAnsi"/>
        </w:rPr>
        <w:t>s</w:t>
      </w:r>
      <w:r w:rsidRPr="00632B55">
        <w:rPr>
          <w:rFonts w:hAnsiTheme="minorHAnsi" w:cstheme="minorHAnsi"/>
        </w:rPr>
        <w:t xml:space="preserve"> </w:t>
      </w:r>
      <w:r>
        <w:rPr>
          <w:rFonts w:hAnsiTheme="minorHAnsi" w:cstheme="minorHAnsi"/>
        </w:rPr>
        <w:t>will</w:t>
      </w:r>
      <w:r w:rsidRPr="00632B55">
        <w:rPr>
          <w:rFonts w:hAnsiTheme="minorHAnsi" w:cstheme="minorHAnsi"/>
        </w:rPr>
        <w:t xml:space="preserve"> </w:t>
      </w:r>
      <w:r>
        <w:rPr>
          <w:rFonts w:hAnsiTheme="minorHAnsi" w:cstheme="minorHAnsi"/>
        </w:rPr>
        <w:t xml:space="preserve">be </w:t>
      </w:r>
      <w:r w:rsidRPr="00632B55">
        <w:rPr>
          <w:rFonts w:hAnsiTheme="minorHAnsi" w:cstheme="minorHAnsi"/>
        </w:rPr>
        <w:t>conducted at two schools in the Freiburg area</w:t>
      </w:r>
      <w:r>
        <w:rPr>
          <w:rFonts w:hAnsiTheme="minorHAnsi" w:cstheme="minorHAnsi"/>
        </w:rPr>
        <w:t>, which are partnered with the association Solare Zukunft</w:t>
      </w:r>
      <w:r w:rsidRPr="00632B55">
        <w:rPr>
          <w:rFonts w:hAnsiTheme="minorHAnsi" w:cstheme="minorHAnsi"/>
        </w:rPr>
        <w:t xml:space="preserve">. </w:t>
      </w:r>
      <w:r w:rsidRPr="00AA451F">
        <w:rPr>
          <w:rFonts w:hAnsiTheme="minorHAnsi" w:cstheme="minorHAnsi"/>
        </w:rPr>
        <w:t>The students of the two schools started the project in January 2023</w:t>
      </w:r>
      <w:r>
        <w:rPr>
          <w:rFonts w:hAnsiTheme="minorHAnsi" w:cstheme="minorHAnsi"/>
        </w:rPr>
        <w:t xml:space="preserve">, finished the main project phase in July 23. </w:t>
      </w:r>
      <w:r w:rsidRPr="00632B55">
        <w:rPr>
          <w:rFonts w:hAnsiTheme="minorHAnsi" w:cstheme="minorHAnsi"/>
        </w:rPr>
        <w:t xml:space="preserve">Both are secondary schools. The first school, Goethe Gymnasium, is a </w:t>
      </w:r>
      <w:r>
        <w:rPr>
          <w:rFonts w:hAnsiTheme="minorHAnsi" w:cstheme="minorHAnsi"/>
        </w:rPr>
        <w:t>Gymnasium</w:t>
      </w:r>
      <w:r w:rsidRPr="00632B55">
        <w:rPr>
          <w:rFonts w:hAnsiTheme="minorHAnsi" w:cstheme="minorHAnsi"/>
        </w:rPr>
        <w:t xml:space="preserve"> school in Emmendingen, a suburb of Freiburg. The second school, ANGELL Schule, is a Montessori center in the city that is state-recognized and run as an independent, non-profit organization. </w:t>
      </w:r>
      <w:r>
        <w:rPr>
          <w:rFonts w:hAnsiTheme="minorHAnsi" w:cstheme="minorHAnsi"/>
        </w:rPr>
        <w:t>Here, the school types are mixed Realschule and Gymnasium.</w:t>
      </w:r>
      <w:r w:rsidRPr="00632B55">
        <w:rPr>
          <w:rFonts w:hAnsiTheme="minorHAnsi" w:cstheme="minorHAnsi"/>
        </w:rPr>
        <w:t xml:space="preserve"> </w:t>
      </w:r>
    </w:p>
    <w:p w14:paraId="207A8538" w14:textId="126DD2FF" w:rsidR="0010279A" w:rsidRPr="00AA451F" w:rsidRDefault="00232CAD" w:rsidP="00AA451F">
      <w:pPr>
        <w:pStyle w:val="Heading3"/>
        <w:jc w:val="both"/>
        <w:rPr>
          <w:rFonts w:cstheme="minorHAnsi"/>
        </w:rPr>
      </w:pPr>
      <w:r w:rsidRPr="00AA451F">
        <w:rPr>
          <w:rFonts w:cstheme="minorHAnsi"/>
        </w:rPr>
        <w:lastRenderedPageBreak/>
        <w:t>Survey</w:t>
      </w:r>
      <w:r w:rsidR="003C4ADF" w:rsidRPr="00AA451F">
        <w:rPr>
          <w:rFonts w:cstheme="minorHAnsi"/>
        </w:rPr>
        <w:t>s</w:t>
      </w:r>
    </w:p>
    <w:p w14:paraId="1D67B514" w14:textId="3BE45AA0" w:rsidR="008A7DD2" w:rsidRPr="00AA451F" w:rsidRDefault="008A7DD2" w:rsidP="00AA451F">
      <w:pPr>
        <w:pStyle w:val="Heading4"/>
        <w:jc w:val="both"/>
        <w:rPr>
          <w:rFonts w:cstheme="minorHAnsi"/>
        </w:rPr>
      </w:pPr>
      <w:r w:rsidRPr="00AA451F">
        <w:rPr>
          <w:rFonts w:cstheme="minorHAnsi"/>
        </w:rPr>
        <w:t>Climate attitude and behaviour</w:t>
      </w:r>
    </w:p>
    <w:p w14:paraId="587759A4" w14:textId="1DE6FE8B" w:rsidR="008A7DD2" w:rsidRPr="00AA451F" w:rsidRDefault="008A7DD2" w:rsidP="00AA451F">
      <w:pPr>
        <w:jc w:val="both"/>
        <w:rPr>
          <w:rFonts w:hAnsiTheme="minorHAnsi" w:cstheme="minorHAnsi"/>
        </w:rPr>
      </w:pPr>
      <w:r w:rsidRPr="00AA451F">
        <w:rPr>
          <w:rFonts w:hAnsiTheme="minorHAnsi" w:cstheme="minorHAnsi"/>
        </w:rPr>
        <w:t>From previous master thesis and conducted at two schools with two points of measurement:</w:t>
      </w:r>
      <w:r w:rsidRPr="00AA451F">
        <w:rPr>
          <w:rFonts w:hAnsiTheme="minorHAnsi" w:cstheme="minorHAnsi"/>
          <w:noProof/>
        </w:rPr>
        <mc:AlternateContent>
          <mc:Choice Requires="wpg">
            <w:drawing>
              <wp:inline distT="0" distB="0" distL="0" distR="0" wp14:anchorId="4399A49A" wp14:editId="24103C53">
                <wp:extent cx="4079631" cy="6562578"/>
                <wp:effectExtent l="0" t="0" r="0" b="0"/>
                <wp:docPr id="10" name="Group 9">
                  <a:extLst xmlns:a="http://schemas.openxmlformats.org/drawingml/2006/main">
                    <a:ext uri="{FF2B5EF4-FFF2-40B4-BE49-F238E27FC236}">
                      <a16:creationId xmlns:a16="http://schemas.microsoft.com/office/drawing/2014/main" id="{D1586986-0D81-D4CC-75E7-8B1B45C0E99B}"/>
                    </a:ext>
                  </a:extLst>
                </wp:docPr>
                <wp:cNvGraphicFramePr/>
                <a:graphic xmlns:a="http://schemas.openxmlformats.org/drawingml/2006/main">
                  <a:graphicData uri="http://schemas.microsoft.com/office/word/2010/wordprocessingGroup">
                    <wpg:wgp>
                      <wpg:cNvGrpSpPr/>
                      <wpg:grpSpPr>
                        <a:xfrm>
                          <a:off x="0" y="0"/>
                          <a:ext cx="4079631" cy="6562578"/>
                          <a:chOff x="0" y="0"/>
                          <a:chExt cx="4686541" cy="6928207"/>
                        </a:xfrm>
                      </wpg:grpSpPr>
                      <pic:pic xmlns:pic="http://schemas.openxmlformats.org/drawingml/2006/picture">
                        <pic:nvPicPr>
                          <pic:cNvPr id="1721287519" name="Picture 1721287519">
                            <a:extLst>
                              <a:ext uri="{FF2B5EF4-FFF2-40B4-BE49-F238E27FC236}">
                                <a16:creationId xmlns:a16="http://schemas.microsoft.com/office/drawing/2014/main" id="{22AC2898-02F7-9122-A6BE-9096975A3917}"/>
                              </a:ext>
                            </a:extLst>
                          </pic:cNvPr>
                          <pic:cNvPicPr>
                            <a:picLocks noChangeAspect="1"/>
                          </pic:cNvPicPr>
                        </pic:nvPicPr>
                        <pic:blipFill>
                          <a:blip r:embed="rId15"/>
                          <a:stretch>
                            <a:fillRect/>
                          </a:stretch>
                        </pic:blipFill>
                        <pic:spPr>
                          <a:xfrm>
                            <a:off x="0" y="0"/>
                            <a:ext cx="4686541" cy="4210266"/>
                          </a:xfrm>
                          <a:prstGeom prst="rect">
                            <a:avLst/>
                          </a:prstGeom>
                        </pic:spPr>
                      </pic:pic>
                      <pic:pic xmlns:pic="http://schemas.openxmlformats.org/drawingml/2006/picture">
                        <pic:nvPicPr>
                          <pic:cNvPr id="1247387820" name="Picture 1247387820">
                            <a:extLst>
                              <a:ext uri="{FF2B5EF4-FFF2-40B4-BE49-F238E27FC236}">
                                <a16:creationId xmlns:a16="http://schemas.microsoft.com/office/drawing/2014/main" id="{28A507F9-5F72-0559-AE6B-D8F1E0DE3A65}"/>
                              </a:ext>
                            </a:extLst>
                          </pic:cNvPr>
                          <pic:cNvPicPr>
                            <a:picLocks noChangeAspect="1"/>
                          </pic:cNvPicPr>
                        </pic:nvPicPr>
                        <pic:blipFill>
                          <a:blip r:embed="rId16"/>
                          <a:stretch>
                            <a:fillRect/>
                          </a:stretch>
                        </pic:blipFill>
                        <pic:spPr>
                          <a:xfrm>
                            <a:off x="0" y="4178516"/>
                            <a:ext cx="4673840" cy="2749691"/>
                          </a:xfrm>
                          <a:prstGeom prst="rect">
                            <a:avLst/>
                          </a:prstGeom>
                        </pic:spPr>
                      </pic:pic>
                    </wpg:wgp>
                  </a:graphicData>
                </a:graphic>
              </wp:inline>
            </w:drawing>
          </mc:Choice>
          <mc:Fallback>
            <w:pict>
              <v:group w14:anchorId="419588C8" id="Group 9" o:spid="_x0000_s1026" style="width:321.25pt;height:516.75pt;mso-position-horizontal-relative:char;mso-position-vertical-relative:line" coordsize="46865,692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21287519" o:spid="_x0000_s1027" type="#_x0000_t75" style="position:absolute;width:46865;height:42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">
                  <v:imagedata r:id="rId17" o:title=""/>
                </v:shape>
                <v:shape id="Picture 1247387820" o:spid="_x0000_s1028" type="#_x0000_t75" style="position:absolute;top:41785;width:46738;height:274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">
                  <v:imagedata r:id="rId18" o:title=""/>
                </v:shape>
                <w10:anchorlock/>
              </v:group>
            </w:pict>
          </mc:Fallback>
        </mc:AlternateContent>
      </w:r>
    </w:p>
    <w:p w14:paraId="75EBDF86" w14:textId="47CB2C7B" w:rsidR="008A7DD2" w:rsidRPr="007F1DE1" w:rsidRDefault="008A7DD2" w:rsidP="00AA451F">
      <w:pPr>
        <w:pStyle w:val="Heading4"/>
        <w:jc w:val="both"/>
        <w:rPr>
          <w:rFonts w:cstheme="minorHAnsi"/>
          <w:lang w:val="de-DE"/>
        </w:rPr>
      </w:pPr>
      <w:r w:rsidRPr="007F1DE1">
        <w:rPr>
          <w:rFonts w:cstheme="minorHAnsi"/>
          <w:lang w:val="de-DE"/>
        </w:rPr>
        <w:t>Self-efficacy beliefs</w:t>
      </w:r>
    </w:p>
    <w:p w14:paraId="64C2A842" w14:textId="33E5F188" w:rsidR="003C4ADF" w:rsidRPr="007F1DE1" w:rsidRDefault="003C4ADF" w:rsidP="00AA451F">
      <w:pPr>
        <w:jc w:val="both"/>
        <w:rPr>
          <w:rFonts w:hAnsiTheme="minorHAnsi" w:cstheme="minorHAnsi"/>
          <w:b/>
          <w:bCs/>
          <w:lang w:val="de-DE"/>
        </w:rPr>
      </w:pPr>
      <w:r w:rsidRPr="007F1DE1">
        <w:rPr>
          <w:rFonts w:hAnsiTheme="minorHAnsi" w:cstheme="minorHAnsi"/>
          <w:b/>
          <w:bCs/>
          <w:lang w:val="de-DE"/>
        </w:rPr>
        <w:t xml:space="preserve">Selbstwirksamkeit nach Triple A Framework </w:t>
      </w:r>
      <w:r w:rsidR="00B70166">
        <w:rPr>
          <w:rFonts w:hAnsiTheme="minorHAnsi" w:cstheme="minorHAnsi"/>
          <w:b/>
          <w:bCs/>
        </w:rPr>
        <w:fldChar w:fldCharType="begin"/>
      </w:r>
      <w:r w:rsidR="00B70166" w:rsidRPr="007F1DE1">
        <w:rPr>
          <w:rFonts w:hAnsiTheme="minorHAnsi" w:cstheme="minorHAnsi"/>
          <w:b/>
          <w:bCs/>
          <w:lang w:val="de-DE"/>
        </w:rPr>
        <w:instrText xml:space="preserve"> ADDIN ZOTERO_ITEM CSL_CITATION {"citationID":"mxQRmi3L","properties":{"formattedCitation":"(Hamann et al., 2024)","plainCitation":"(Hamann et al., 2024)","noteIndex":0},"citationItems":[{"id":1148,"uris":["http://zotero.org/users/6175602/items/25CJW26U"],"itemData":{"id":1148,"type":"article-journal","abstract":"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However, it is difficult to summarize already existing self-efficacy research because previous studies have used many different ways of naming and measuring it. In this article, we uncover the problems that this raises and propose the triple-A framework as a solution. This new framework shows which agents, actions, and aims are important for understanding self-efficacy. By offering specific recommendations for measuring self-efficacy, the triple-A framework creates a basis for mobilizing human agency in the context of climate change and social injustice.","container-title":"Personality and Social Psychology Review: An Official Journal of the Society for Personality and Social Psychology, Inc","DOI":"10.1177/10888683231178056","ISSN":"1532-7957","issue":"1","journalAbbreviation":"Pers Soc Psychol Rev","language":"eng","note":"PMID: 37386819\nPMCID: PMC10851658","page":"11-53","source":"PubMed","title":"Believing That We Can Change Our World for the Better: A Triple-A (Agent-Action-Aim) Framework of Self-Efficacy Beliefs in the Context of Collective Social and Ecological Aims","title-short":"Believing That We Can Change Our World for the Better","volume":"28","author":[{"family":"Hamann","given":"Karen R. S."},{"family":"Wullenkord","given":"Marlis C."},{"family":"Reese","given":"Gerhard"},{"family":"Zomeren","given":"Martijn","non-dropping-particle":"van"}],"issued":{"date-parts":[["2024",2]]}}}],"schema":"https://github.com/citation-style-language/schema/raw/master/csl-citation.json"} </w:instrText>
      </w:r>
      <w:r w:rsidR="00B70166">
        <w:rPr>
          <w:rFonts w:hAnsiTheme="minorHAnsi" w:cstheme="minorHAnsi"/>
          <w:b/>
          <w:bCs/>
        </w:rPr>
        <w:fldChar w:fldCharType="separate"/>
      </w:r>
      <w:r w:rsidR="00B70166" w:rsidRPr="007F1DE1">
        <w:rPr>
          <w:rFonts w:ascii="Calibri" w:hAnsi="Calibri" w:cs="Calibri"/>
          <w:lang w:val="de-DE"/>
        </w:rPr>
        <w:t>(Hamann et al., 2024)</w:t>
      </w:r>
      <w:r w:rsidR="00B70166">
        <w:rPr>
          <w:rFonts w:hAnsiTheme="minorHAnsi" w:cstheme="minorHAnsi"/>
          <w:b/>
          <w:bCs/>
        </w:rPr>
        <w:fldChar w:fldCharType="end"/>
      </w:r>
    </w:p>
    <w:p w14:paraId="1ABDDADF" w14:textId="77777777" w:rsidR="003C4ADF" w:rsidRPr="007F1DE1" w:rsidRDefault="003C4ADF" w:rsidP="00AA451F">
      <w:pPr>
        <w:jc w:val="both"/>
        <w:rPr>
          <w:rFonts w:hAnsiTheme="minorHAnsi" w:cstheme="minorHAnsi"/>
          <w:lang w:val="de-DE"/>
        </w:rPr>
      </w:pPr>
      <w:r w:rsidRPr="007F1DE1">
        <w:rPr>
          <w:rFonts w:hAnsiTheme="minorHAnsi" w:cstheme="minorHAnsi"/>
          <w:lang w:val="de-DE"/>
        </w:rPr>
        <w:t>Nun kommen ein paar Fragen zu deiner persönlichen Meinung. Hier gibt es keine richtigen oder falschen Antworten. Gib bitte ehrlich und spontan an, was du darüber denkst.</w:t>
      </w:r>
    </w:p>
    <w:p w14:paraId="00827043" w14:textId="77777777" w:rsidR="003C4ADF" w:rsidRPr="007F1DE1" w:rsidRDefault="003C4ADF" w:rsidP="00AA451F">
      <w:pPr>
        <w:pStyle w:val="ListParagraph"/>
        <w:numPr>
          <w:ilvl w:val="0"/>
          <w:numId w:val="10"/>
        </w:numPr>
        <w:spacing w:line="256" w:lineRule="auto"/>
        <w:jc w:val="both"/>
        <w:rPr>
          <w:rFonts w:hAnsiTheme="minorHAnsi" w:cstheme="minorHAnsi"/>
          <w:lang w:val="de-DE"/>
        </w:rPr>
      </w:pPr>
      <w:r w:rsidRPr="007F1DE1">
        <w:rPr>
          <w:rFonts w:hAnsiTheme="minorHAnsi" w:cstheme="minorHAnsi"/>
          <w:lang w:val="de-DE"/>
        </w:rPr>
        <w:t>Ich glaube, dass meine eigenen Handlungen einen Beitrag zum Klimaschutz leisten können. (Agent-aim)</w:t>
      </w:r>
    </w:p>
    <w:p w14:paraId="27196640"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lastRenderedPageBreak/>
        <w:t xml:space="preserve">Ich glaube, dass ich den Klimaschutz vorantreiben kann, indem ich in meinem Umfeld über den Klimawandel aufkläre. </w:t>
      </w:r>
      <w:r w:rsidRPr="00AA451F">
        <w:rPr>
          <w:rFonts w:hAnsiTheme="minorHAnsi" w:cstheme="minorHAnsi"/>
        </w:rPr>
        <w:t>(Agent-action-aim)</w:t>
      </w:r>
    </w:p>
    <w:p w14:paraId="147469AA"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nicht, dass ich in der Lage bin, mich für den Klimaschutz einzusetzen. </w:t>
      </w:r>
      <w:r w:rsidRPr="00AA451F">
        <w:rPr>
          <w:rFonts w:hAnsiTheme="minorHAnsi" w:cstheme="minorHAnsi"/>
        </w:rPr>
        <w:t xml:space="preserve">(Agent-action) </w:t>
      </w:r>
      <w:r w:rsidRPr="00AA451F">
        <w:rPr>
          <w:rFonts w:hAnsiTheme="minorHAnsi" w:cstheme="minorHAnsi"/>
          <w:i/>
        </w:rPr>
        <w:t>INVERS</w:t>
      </w:r>
    </w:p>
    <w:p w14:paraId="5106578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dass ich dazu in der Lage bin, andere davon zu überzeugen, sich für mehr Klimaschutz einzusetzen. </w:t>
      </w:r>
      <w:r w:rsidRPr="00AA451F">
        <w:rPr>
          <w:rFonts w:hAnsiTheme="minorHAnsi" w:cstheme="minorHAnsi"/>
        </w:rPr>
        <w:t>(Agent-action-aim)</w:t>
      </w:r>
    </w:p>
    <w:p w14:paraId="7B584059"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nicht, dass ich Möglichkeiten habe, einen Einfluss auf den Klimawandel zu nehmen. </w:t>
      </w:r>
      <w:r w:rsidRPr="00AA451F">
        <w:rPr>
          <w:rFonts w:hAnsiTheme="minorHAnsi" w:cstheme="minorHAnsi"/>
        </w:rPr>
        <w:t xml:space="preserve">(Agent-aim) </w:t>
      </w:r>
      <w:r w:rsidRPr="00AA451F">
        <w:rPr>
          <w:rFonts w:hAnsiTheme="minorHAnsi" w:cstheme="minorHAnsi"/>
          <w:i/>
        </w:rPr>
        <w:t>INVERS</w:t>
      </w:r>
    </w:p>
    <w:p w14:paraId="03A9935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dass ich beeinflussen kann, wie entscheidungstragende Personen oder Organisationen bezogen auf den Klimaschutz handeln. </w:t>
      </w:r>
      <w:r w:rsidRPr="00AA451F">
        <w:rPr>
          <w:rFonts w:hAnsiTheme="minorHAnsi" w:cstheme="minorHAnsi"/>
        </w:rPr>
        <w:t>(Agent-action)</w:t>
      </w:r>
    </w:p>
    <w:p w14:paraId="1B853D01"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dass ich entscheidungstragende Personen oder Organisationen dabei unterstützen kann, sich für Klimaschutz einzusetzen. </w:t>
      </w:r>
      <w:r w:rsidRPr="00AA451F">
        <w:rPr>
          <w:rFonts w:hAnsiTheme="minorHAnsi" w:cstheme="minorHAnsi"/>
        </w:rPr>
        <w:t>(Agent-action-aim)</w:t>
      </w:r>
    </w:p>
    <w:p w14:paraId="61821A24" w14:textId="77777777" w:rsidR="003C4ADF" w:rsidRPr="00AA451F" w:rsidRDefault="003C4ADF" w:rsidP="00AA451F">
      <w:pPr>
        <w:pStyle w:val="ListParagraph"/>
        <w:numPr>
          <w:ilvl w:val="0"/>
          <w:numId w:val="10"/>
        </w:numPr>
        <w:spacing w:line="256" w:lineRule="auto"/>
        <w:jc w:val="both"/>
        <w:rPr>
          <w:rFonts w:hAnsiTheme="minorHAnsi" w:cstheme="minorHAnsi"/>
        </w:rPr>
      </w:pPr>
      <w:r w:rsidRPr="007F1DE1">
        <w:rPr>
          <w:rFonts w:hAnsiTheme="minorHAnsi" w:cstheme="minorHAnsi"/>
          <w:lang w:val="de-DE"/>
        </w:rPr>
        <w:t xml:space="preserve">Ich glaube, dass ich mich in Zusammenarbeit mit anderen sinnvoll für den Klimaschutz engagieren kann. </w:t>
      </w:r>
      <w:r w:rsidRPr="00AA451F">
        <w:rPr>
          <w:rFonts w:hAnsiTheme="minorHAnsi" w:cstheme="minorHAnsi"/>
        </w:rPr>
        <w:t>(Agent-aim)</w:t>
      </w:r>
    </w:p>
    <w:p w14:paraId="5731BB8E" w14:textId="77777777" w:rsidR="003C4ADF" w:rsidRPr="00AA451F" w:rsidRDefault="003C4ADF" w:rsidP="00AA451F">
      <w:pPr>
        <w:jc w:val="both"/>
        <w:rPr>
          <w:rFonts w:hAnsiTheme="minorHAnsi" w:cstheme="minorHAnsi"/>
        </w:rPr>
      </w:pPr>
    </w:p>
    <w:p w14:paraId="29F526AE" w14:textId="77777777" w:rsidR="003C4ADF" w:rsidRPr="00AA451F" w:rsidRDefault="003C4ADF" w:rsidP="00AA451F">
      <w:pPr>
        <w:jc w:val="both"/>
        <w:rPr>
          <w:rFonts w:hAnsiTheme="minorHAnsi" w:cstheme="minorHAnsi"/>
        </w:rPr>
      </w:pPr>
      <w:r w:rsidRPr="00AA451F">
        <w:rPr>
          <w:rFonts w:hAnsiTheme="minorHAnsi" w:cstheme="minorHAnsi"/>
        </w:rPr>
        <w:t>Beantwortung auf 7-stufiger Skala:</w:t>
      </w:r>
    </w:p>
    <w:p w14:paraId="3CD9B0DC" w14:textId="77777777" w:rsidR="003C4ADF" w:rsidRPr="007F1DE1" w:rsidRDefault="003C4ADF" w:rsidP="00AA451F">
      <w:pPr>
        <w:jc w:val="both"/>
        <w:rPr>
          <w:rFonts w:hAnsiTheme="minorHAnsi" w:cstheme="minorHAnsi"/>
          <w:lang w:val="de-DE"/>
        </w:rPr>
      </w:pPr>
      <w:r w:rsidRPr="007F1DE1">
        <w:rPr>
          <w:rFonts w:hAnsiTheme="minorHAnsi" w:cstheme="minorHAnsi"/>
          <w:lang w:val="de-DE"/>
        </w:rPr>
        <w:t>1 = Stimme gar nicht zu, 4 = Teils/teils, 7 = Stimme voll und ganz zu</w:t>
      </w:r>
    </w:p>
    <w:p w14:paraId="2797E13E" w14:textId="77777777" w:rsidR="008A7DD2" w:rsidRPr="007F1DE1" w:rsidRDefault="008A7DD2" w:rsidP="00AA451F">
      <w:pPr>
        <w:jc w:val="both"/>
        <w:rPr>
          <w:rFonts w:hAnsiTheme="minorHAnsi" w:cstheme="minorHAnsi"/>
          <w:lang w:val="de-DE"/>
        </w:rPr>
      </w:pPr>
    </w:p>
    <w:p w14:paraId="41F37B65" w14:textId="7782E4F7" w:rsidR="00AD3190" w:rsidRPr="00AA451F" w:rsidRDefault="00AD3190" w:rsidP="00AA451F">
      <w:pPr>
        <w:pStyle w:val="Heading2"/>
        <w:jc w:val="both"/>
        <w:rPr>
          <w:rFonts w:asciiTheme="minorHAnsi" w:hAnsiTheme="minorHAnsi" w:cstheme="minorHAnsi"/>
        </w:rPr>
      </w:pPr>
      <w:r w:rsidRPr="00AA451F">
        <w:rPr>
          <w:rFonts w:asciiTheme="minorHAnsi" w:hAnsiTheme="minorHAnsi" w:cstheme="minorHAnsi"/>
        </w:rPr>
        <w:t>Statistical analysis</w:t>
      </w:r>
    </w:p>
    <w:p w14:paraId="4FA2B79B" w14:textId="544BF7F3" w:rsidR="00AD3190" w:rsidRPr="00AA451F" w:rsidRDefault="00AD3190" w:rsidP="00AA451F">
      <w:pPr>
        <w:jc w:val="both"/>
        <w:rPr>
          <w:rFonts w:hAnsiTheme="minorHAnsi" w:cstheme="minorHAnsi"/>
        </w:rPr>
      </w:pPr>
      <w:r w:rsidRPr="00AA451F">
        <w:rPr>
          <w:rFonts w:hAnsiTheme="minorHAnsi" w:cstheme="minorHAnsi"/>
        </w:rPr>
        <w:t xml:space="preserve">All statistical analysis will be conducted in R version 4.0.2. </w:t>
      </w:r>
    </w:p>
    <w:p w14:paraId="5B95E1FB" w14:textId="730BBF6D" w:rsidR="00AD3190" w:rsidRPr="00AA451F" w:rsidRDefault="00AD3190" w:rsidP="00AA451F">
      <w:pPr>
        <w:jc w:val="both"/>
        <w:rPr>
          <w:rFonts w:hAnsiTheme="minorHAnsi" w:cstheme="minorHAnsi"/>
        </w:rPr>
      </w:pPr>
      <w:r w:rsidRPr="00AA451F">
        <w:rPr>
          <w:rFonts w:hAnsiTheme="minorHAnsi" w:cstheme="minorHAnsi"/>
        </w:rPr>
        <w:t xml:space="preserve">I will model climate behaviour/ attitude/ self-efficacy beliefs as the response variable. Level of involvement, XXX .The random term in my model will be XXX. </w:t>
      </w:r>
    </w:p>
    <w:p w14:paraId="42A30200" w14:textId="35E2E503" w:rsidR="00AD3190" w:rsidRDefault="00AD3190" w:rsidP="00AA451F">
      <w:pPr>
        <w:jc w:val="both"/>
        <w:rPr>
          <w:rFonts w:hAnsiTheme="minorHAnsi" w:cstheme="minorHAnsi"/>
        </w:rPr>
      </w:pPr>
      <w:r w:rsidRPr="00AA451F">
        <w:rPr>
          <w:rFonts w:hAnsiTheme="minorHAnsi" w:cstheme="minorHAnsi"/>
        </w:rPr>
        <w:t>I will apply the same model approach for climate attitude/ self-efficacy beliefs accordingly.</w:t>
      </w:r>
    </w:p>
    <w:p w14:paraId="00BF7683" w14:textId="77777777" w:rsidR="00A433A9" w:rsidRPr="00AA451F" w:rsidRDefault="00A433A9" w:rsidP="00A433A9">
      <w:pPr>
        <w:pStyle w:val="Heading1"/>
        <w:jc w:val="both"/>
        <w:rPr>
          <w:rFonts w:asciiTheme="minorHAnsi" w:hAnsiTheme="minorHAnsi" w:cstheme="minorHAnsi"/>
        </w:rPr>
      </w:pPr>
      <w:r w:rsidRPr="00AA451F">
        <w:rPr>
          <w:rFonts w:asciiTheme="minorHAnsi" w:hAnsiTheme="minorHAnsi" w:cstheme="minorHAnsi"/>
        </w:rPr>
        <w:t>Proposed timetable</w:t>
      </w:r>
    </w:p>
    <w:p w14:paraId="4C322700" w14:textId="77777777" w:rsidR="00A433A9" w:rsidRPr="00AA451F" w:rsidRDefault="00A433A9" w:rsidP="00A433A9">
      <w:pPr>
        <w:jc w:val="both"/>
        <w:rPr>
          <w:rFonts w:hAnsiTheme="minorHAnsi" w:cstheme="minorHAnsi"/>
        </w:rPr>
      </w:pPr>
      <w:r w:rsidRPr="00AA451F">
        <w:rPr>
          <w:rFonts w:hAnsiTheme="minorHAnsi" w:cstheme="minorHAnsi"/>
          <w:noProof/>
        </w:rPr>
        <w:drawing>
          <wp:anchor distT="0" distB="0" distL="114300" distR="114300" simplePos="0" relativeHeight="251661312" behindDoc="0" locked="0" layoutInCell="1" allowOverlap="1" wp14:anchorId="3B0F19AC" wp14:editId="4D58A54A">
            <wp:simplePos x="0" y="0"/>
            <wp:positionH relativeFrom="column">
              <wp:posOffset>-135890</wp:posOffset>
            </wp:positionH>
            <wp:positionV relativeFrom="paragraph">
              <wp:posOffset>-293</wp:posOffset>
            </wp:positionV>
            <wp:extent cx="6769100" cy="2011045"/>
            <wp:effectExtent l="0" t="0" r="12700" b="8255"/>
            <wp:wrapSquare wrapText="bothSides"/>
            <wp:docPr id="2073952130" name="Chart 1">
              <a:extLst xmlns:a="http://schemas.openxmlformats.org/drawingml/2006/main">
                <a:ext uri="{FF2B5EF4-FFF2-40B4-BE49-F238E27FC236}">
                  <a16:creationId xmlns:a16="http://schemas.microsoft.com/office/drawing/2014/main" id="{499DD802-5E6E-453F-B971-C1ADFE1D7E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anchor>
        </w:drawing>
      </w:r>
    </w:p>
    <w:p w14:paraId="03F59E1D" w14:textId="77777777" w:rsidR="00A433A9" w:rsidRPr="00AA451F" w:rsidRDefault="00A433A9" w:rsidP="00AA451F">
      <w:pPr>
        <w:jc w:val="both"/>
        <w:rPr>
          <w:rFonts w:hAnsiTheme="minorHAnsi" w:cstheme="minorHAnsi"/>
        </w:rPr>
      </w:pPr>
    </w:p>
    <w:p w14:paraId="4D2C8A92" w14:textId="3F2EB5FA" w:rsidR="00AD3190" w:rsidRDefault="00AD3190" w:rsidP="00AA451F">
      <w:pPr>
        <w:pStyle w:val="Heading1"/>
        <w:jc w:val="both"/>
        <w:rPr>
          <w:rFonts w:asciiTheme="minorHAnsi" w:hAnsiTheme="minorHAnsi" w:cstheme="minorHAnsi"/>
        </w:rPr>
      </w:pPr>
      <w:r w:rsidRPr="00AA451F">
        <w:rPr>
          <w:rFonts w:asciiTheme="minorHAnsi" w:hAnsiTheme="minorHAnsi" w:cstheme="minorHAnsi"/>
        </w:rPr>
        <w:lastRenderedPageBreak/>
        <w:t>References</w:t>
      </w:r>
    </w:p>
    <w:p w14:paraId="476C2554" w14:textId="77777777" w:rsidR="00A433A9" w:rsidRPr="007F1DE1" w:rsidRDefault="00A433A9" w:rsidP="00A433A9">
      <w:pPr>
        <w:pStyle w:val="Bibliography"/>
        <w:rPr>
          <w:rFonts w:ascii="Calibri" w:hAnsi="Calibri" w:cs="Calibri"/>
          <w:lang w:val="de-DE"/>
        </w:rPr>
      </w:pPr>
      <w:r>
        <w:fldChar w:fldCharType="begin"/>
      </w:r>
      <w:r>
        <w:instrText xml:space="preserve"> ADDIN ZOTERO_BIBL {"uncited":[],"omitted":[],"custom":[]} CSL_BIBLIOGRAPHY </w:instrText>
      </w:r>
      <w:r>
        <w:fldChar w:fldCharType="separate"/>
      </w:r>
      <w:r w:rsidRPr="00A433A9">
        <w:rPr>
          <w:rFonts w:ascii="Calibri" w:hAnsi="Calibri" w:cs="Calibri"/>
        </w:rPr>
        <w:t xml:space="preserve">BMBF. (2020, November 17). </w:t>
      </w:r>
      <w:r w:rsidRPr="007F1DE1">
        <w:rPr>
          <w:rFonts w:ascii="Calibri" w:hAnsi="Calibri" w:cs="Calibri"/>
          <w:i/>
          <w:iCs/>
          <w:lang w:val="de-DE"/>
        </w:rPr>
        <w:t>Die UNESCO veröffentlicht ihre ‘BNE 2030’ Roadmap—BNE-Portal Kampagne</w:t>
      </w:r>
      <w:r w:rsidRPr="007F1DE1">
        <w:rPr>
          <w:rFonts w:ascii="Calibri" w:hAnsi="Calibri" w:cs="Calibri"/>
          <w:lang w:val="de-DE"/>
        </w:rPr>
        <w:t>. BNE-Portal - BNE-Portal Kampagne. https://www.bne-portal.de/bne/de/news/die-unesco-veroeffentlicht-ihre-bne-2030-roadmap.html</w:t>
      </w:r>
    </w:p>
    <w:p w14:paraId="1AE0F0A5" w14:textId="77777777" w:rsidR="00A433A9" w:rsidRPr="00A433A9" w:rsidRDefault="00A433A9" w:rsidP="00A433A9">
      <w:pPr>
        <w:pStyle w:val="Bibliography"/>
        <w:rPr>
          <w:rFonts w:ascii="Calibri" w:hAnsi="Calibri" w:cs="Calibri"/>
        </w:rPr>
      </w:pPr>
      <w:r w:rsidRPr="007F1DE1">
        <w:rPr>
          <w:rFonts w:ascii="Calibri" w:hAnsi="Calibri" w:cs="Calibri"/>
          <w:lang w:val="de-DE"/>
        </w:rPr>
        <w:t xml:space="preserve">Getzin, S., &amp; Singer-Brodowski, M. (2017). Transformatives Lernen in einer Degrowth-Gesellschaft. </w:t>
      </w:r>
      <w:r w:rsidRPr="00A433A9">
        <w:rPr>
          <w:rFonts w:ascii="Calibri" w:hAnsi="Calibri" w:cs="Calibri"/>
          <w:i/>
          <w:iCs/>
        </w:rPr>
        <w:t>SOCIENCE - Journal of Science-Society Interfaces</w:t>
      </w:r>
      <w:r w:rsidRPr="00A433A9">
        <w:rPr>
          <w:rFonts w:ascii="Calibri" w:hAnsi="Calibri" w:cs="Calibri"/>
        </w:rPr>
        <w:t xml:space="preserve">, </w:t>
      </w:r>
      <w:r w:rsidRPr="00A433A9">
        <w:rPr>
          <w:rFonts w:ascii="Calibri" w:hAnsi="Calibri" w:cs="Calibri"/>
          <w:i/>
          <w:iCs/>
        </w:rPr>
        <w:t>1</w:t>
      </w:r>
      <w:r w:rsidRPr="00A433A9">
        <w:rPr>
          <w:rFonts w:ascii="Calibri" w:hAnsi="Calibri" w:cs="Calibri"/>
        </w:rPr>
        <w:t>, 33–46.</w:t>
      </w:r>
    </w:p>
    <w:p w14:paraId="427C9759" w14:textId="77777777" w:rsidR="00A433A9" w:rsidRPr="00A433A9" w:rsidRDefault="00A433A9" w:rsidP="00A433A9">
      <w:pPr>
        <w:pStyle w:val="Bibliography"/>
        <w:rPr>
          <w:rFonts w:ascii="Calibri" w:hAnsi="Calibri" w:cs="Calibri"/>
        </w:rPr>
      </w:pPr>
      <w:r w:rsidRPr="00A433A9">
        <w:rPr>
          <w:rFonts w:ascii="Calibri" w:hAnsi="Calibri" w:cs="Calibri"/>
        </w:rPr>
        <w:t xml:space="preserve">Hamann, K. R. S., Wullenkord, M. C., Reese, G., &amp; van Zomeren, M. (2024). Believing That We Can Change Our World for the Better: A Triple-A (Agent-Action-Aim) Framework of Self-Efficacy Beliefs in the Context of Collective Social and Ecological Aims. </w:t>
      </w:r>
      <w:r w:rsidRPr="00A433A9">
        <w:rPr>
          <w:rFonts w:ascii="Calibri" w:hAnsi="Calibri" w:cs="Calibri"/>
          <w:i/>
          <w:iCs/>
        </w:rPr>
        <w:t>Personality and Social Psychology Review: An Official Journal of the Society for Personality and Social Psychology, Inc</w:t>
      </w:r>
      <w:r w:rsidRPr="00A433A9">
        <w:rPr>
          <w:rFonts w:ascii="Calibri" w:hAnsi="Calibri" w:cs="Calibri"/>
        </w:rPr>
        <w:t xml:space="preserve">, </w:t>
      </w:r>
      <w:r w:rsidRPr="00A433A9">
        <w:rPr>
          <w:rFonts w:ascii="Calibri" w:hAnsi="Calibri" w:cs="Calibri"/>
          <w:i/>
          <w:iCs/>
        </w:rPr>
        <w:t>28</w:t>
      </w:r>
      <w:r w:rsidRPr="00A433A9">
        <w:rPr>
          <w:rFonts w:ascii="Calibri" w:hAnsi="Calibri" w:cs="Calibri"/>
        </w:rPr>
        <w:t>(1), 11–53. https://doi.org/10.1177/10888683231178056</w:t>
      </w:r>
    </w:p>
    <w:p w14:paraId="40C70E05" w14:textId="77777777" w:rsidR="00A433A9" w:rsidRPr="007F1DE1" w:rsidRDefault="00A433A9" w:rsidP="00A433A9">
      <w:pPr>
        <w:pStyle w:val="Bibliography"/>
        <w:rPr>
          <w:rFonts w:ascii="Calibri" w:hAnsi="Calibri" w:cs="Calibri"/>
          <w:lang w:val="de-DE"/>
        </w:rPr>
      </w:pPr>
      <w:r w:rsidRPr="007F1DE1">
        <w:rPr>
          <w:rFonts w:ascii="Calibri" w:hAnsi="Calibri" w:cs="Calibri"/>
          <w:lang w:val="de-DE"/>
        </w:rPr>
        <w:t xml:space="preserve">Hoffmann, D. T. (2020). Bildung für nachhaltige Entwicklung – Begriff, Merkmale, Aufgaben. </w:t>
      </w:r>
      <w:r w:rsidRPr="007F1DE1">
        <w:rPr>
          <w:rFonts w:ascii="Calibri" w:hAnsi="Calibri" w:cs="Calibri"/>
          <w:i/>
          <w:iCs/>
          <w:lang w:val="de-DE"/>
        </w:rPr>
        <w:t>Bildung für nachhaltige Entwicklung</w:t>
      </w:r>
      <w:r w:rsidRPr="007F1DE1">
        <w:rPr>
          <w:rFonts w:ascii="Calibri" w:hAnsi="Calibri" w:cs="Calibri"/>
          <w:lang w:val="de-DE"/>
        </w:rPr>
        <w:t>.</w:t>
      </w:r>
    </w:p>
    <w:p w14:paraId="2F71A3BE" w14:textId="77777777" w:rsidR="00A433A9" w:rsidRPr="007F1DE1" w:rsidRDefault="00A433A9" w:rsidP="00A433A9">
      <w:pPr>
        <w:pStyle w:val="Bibliography"/>
        <w:rPr>
          <w:rFonts w:ascii="Calibri" w:hAnsi="Calibri" w:cs="Calibri"/>
          <w:lang w:val="de-DE"/>
        </w:rPr>
      </w:pPr>
      <w:r w:rsidRPr="007F1DE1">
        <w:rPr>
          <w:rFonts w:ascii="Calibri" w:hAnsi="Calibri" w:cs="Calibri"/>
          <w:lang w:val="de-DE"/>
        </w:rPr>
        <w:t xml:space="preserve">IPCC. (2023). </w:t>
      </w:r>
      <w:r w:rsidRPr="007F1DE1">
        <w:rPr>
          <w:rFonts w:ascii="Calibri" w:hAnsi="Calibri" w:cs="Calibri"/>
          <w:i/>
          <w:iCs/>
          <w:lang w:val="de-DE"/>
        </w:rPr>
        <w:t>AR6 Synthesis Report: Climate Change 2023 — IPCC</w:t>
      </w:r>
      <w:r w:rsidRPr="007F1DE1">
        <w:rPr>
          <w:rFonts w:ascii="Calibri" w:hAnsi="Calibri" w:cs="Calibri"/>
          <w:lang w:val="de-DE"/>
        </w:rPr>
        <w:t>. https://www.ipcc.ch/report/sixth-assessment-report-cycle/</w:t>
      </w:r>
    </w:p>
    <w:p w14:paraId="35A38644" w14:textId="77777777" w:rsidR="00A433A9" w:rsidRPr="007F1DE1" w:rsidRDefault="00A433A9" w:rsidP="00A433A9">
      <w:pPr>
        <w:pStyle w:val="Bibliography"/>
        <w:rPr>
          <w:rFonts w:ascii="Calibri" w:hAnsi="Calibri" w:cs="Calibri"/>
          <w:lang w:val="de-DE"/>
        </w:rPr>
      </w:pPr>
      <w:r w:rsidRPr="007F1DE1">
        <w:rPr>
          <w:rFonts w:ascii="Calibri" w:hAnsi="Calibri" w:cs="Calibri"/>
          <w:lang w:val="de-DE"/>
        </w:rPr>
        <w:t xml:space="preserve">Pauli, L. S. (2023). Wirkungsevaluation des BNE-Projekts „KlimaRatSchule": Eine quantitative Analyse mithilfe der Theory of Planned Behavior. </w:t>
      </w:r>
      <w:r w:rsidRPr="007F1DE1">
        <w:rPr>
          <w:rFonts w:ascii="Calibri" w:hAnsi="Calibri" w:cs="Calibri"/>
          <w:i/>
          <w:iCs/>
          <w:lang w:val="de-DE"/>
        </w:rPr>
        <w:t>(unpublished Master thesis). Katholische Universität Eichstätt-Ingolstadt</w:t>
      </w:r>
      <w:r w:rsidRPr="007F1DE1">
        <w:rPr>
          <w:rFonts w:ascii="Calibri" w:hAnsi="Calibri" w:cs="Calibri"/>
          <w:lang w:val="de-DE"/>
        </w:rPr>
        <w:t>.</w:t>
      </w:r>
    </w:p>
    <w:p w14:paraId="5D62BB2A" w14:textId="77777777" w:rsidR="00A433A9" w:rsidRPr="00A433A9" w:rsidRDefault="00A433A9" w:rsidP="00A433A9">
      <w:pPr>
        <w:pStyle w:val="Bibliography"/>
        <w:rPr>
          <w:rFonts w:ascii="Calibri" w:hAnsi="Calibri" w:cs="Calibri"/>
        </w:rPr>
      </w:pPr>
      <w:r w:rsidRPr="007F1DE1">
        <w:rPr>
          <w:rFonts w:ascii="Calibri" w:hAnsi="Calibri" w:cs="Calibri"/>
          <w:lang w:val="de-DE"/>
        </w:rPr>
        <w:t xml:space="preserve">Rieckmann, M., &amp; Barth, M. (2022). </w:t>
      </w:r>
      <w:r w:rsidRPr="00A433A9">
        <w:rPr>
          <w:rFonts w:ascii="Calibri" w:hAnsi="Calibri" w:cs="Calibri"/>
          <w:i/>
          <w:iCs/>
        </w:rPr>
        <w:t>Educators’ Competence Frameworks in Education for Sustainable Development</w:t>
      </w:r>
      <w:r w:rsidRPr="00A433A9">
        <w:rPr>
          <w:rFonts w:ascii="Calibri" w:hAnsi="Calibri" w:cs="Calibri"/>
        </w:rPr>
        <w:t xml:space="preserve"> (pp. 19–26). https://doi.org/10.1007/978-3-030-91055-6_3</w:t>
      </w:r>
    </w:p>
    <w:p w14:paraId="2FB319A5" w14:textId="77777777" w:rsidR="00A433A9" w:rsidRPr="007F1DE1" w:rsidRDefault="00A433A9" w:rsidP="00A433A9">
      <w:pPr>
        <w:pStyle w:val="Bibliography"/>
        <w:rPr>
          <w:rFonts w:ascii="Calibri" w:hAnsi="Calibri" w:cs="Calibri"/>
          <w:lang w:val="de-DE"/>
        </w:rPr>
      </w:pPr>
      <w:r w:rsidRPr="007F1DE1">
        <w:rPr>
          <w:rFonts w:ascii="Calibri" w:hAnsi="Calibri" w:cs="Calibri"/>
          <w:lang w:val="de-DE"/>
        </w:rPr>
        <w:t xml:space="preserve">Riess, W. (2021). </w:t>
      </w:r>
      <w:r w:rsidRPr="007F1DE1">
        <w:rPr>
          <w:rFonts w:ascii="Calibri" w:hAnsi="Calibri" w:cs="Calibri"/>
          <w:i/>
          <w:iCs/>
          <w:lang w:val="de-DE"/>
        </w:rPr>
        <w:t>Wie kann Bildung für nachhaltige Entwicklung wirksam unterrichtet werden?</w:t>
      </w:r>
    </w:p>
    <w:p w14:paraId="04EB8B30" w14:textId="77777777" w:rsidR="00A433A9" w:rsidRPr="00A433A9" w:rsidRDefault="00A433A9" w:rsidP="00A433A9">
      <w:pPr>
        <w:pStyle w:val="Bibliography"/>
        <w:rPr>
          <w:rFonts w:ascii="Calibri" w:hAnsi="Calibri" w:cs="Calibri"/>
        </w:rPr>
      </w:pPr>
      <w:r w:rsidRPr="00A433A9">
        <w:rPr>
          <w:rFonts w:ascii="Calibri" w:hAnsi="Calibri" w:cs="Calibri"/>
        </w:rPr>
        <w:t xml:space="preserve">Ssossé, Q., Wagner, J., &amp; Hopper, C. (2021). Assessing the Impact of ESD: Methods, Challenges, Results. </w:t>
      </w:r>
      <w:r w:rsidRPr="00A433A9">
        <w:rPr>
          <w:rFonts w:ascii="Calibri" w:hAnsi="Calibri" w:cs="Calibri"/>
          <w:i/>
          <w:iCs/>
        </w:rPr>
        <w:t>Sustainability</w:t>
      </w:r>
      <w:r w:rsidRPr="00A433A9">
        <w:rPr>
          <w:rFonts w:ascii="Calibri" w:hAnsi="Calibri" w:cs="Calibri"/>
        </w:rPr>
        <w:t xml:space="preserve">, </w:t>
      </w:r>
      <w:r w:rsidRPr="00A433A9">
        <w:rPr>
          <w:rFonts w:ascii="Calibri" w:hAnsi="Calibri" w:cs="Calibri"/>
          <w:i/>
          <w:iCs/>
        </w:rPr>
        <w:t>13</w:t>
      </w:r>
      <w:r w:rsidRPr="00A433A9">
        <w:rPr>
          <w:rFonts w:ascii="Calibri" w:hAnsi="Calibri" w:cs="Calibri"/>
        </w:rPr>
        <w:t>, 2854. https://doi.org/10.3390/su13052854</w:t>
      </w:r>
    </w:p>
    <w:p w14:paraId="5B476569" w14:textId="77777777" w:rsidR="00A433A9" w:rsidRPr="007F1DE1" w:rsidRDefault="00A433A9" w:rsidP="00A433A9">
      <w:pPr>
        <w:pStyle w:val="Bibliography"/>
        <w:rPr>
          <w:rFonts w:ascii="Calibri" w:hAnsi="Calibri" w:cs="Calibri"/>
          <w:lang w:val="de-DE"/>
        </w:rPr>
      </w:pPr>
      <w:r w:rsidRPr="00A433A9">
        <w:rPr>
          <w:rFonts w:ascii="Calibri" w:hAnsi="Calibri" w:cs="Calibri"/>
        </w:rPr>
        <w:t xml:space="preserve">Waltner, E.-M., Overbeck, A., &amp; Rieß, W. (2022). Application-Oriented Development of Outcome Indicators for Measuring Students’ Sustainability Competencies: Turning from Input Focus to Outcome Orientation. In G. Karaarslan-Semiz (Ed.), </w:t>
      </w:r>
      <w:r w:rsidRPr="00A433A9">
        <w:rPr>
          <w:rFonts w:ascii="Calibri" w:hAnsi="Calibri" w:cs="Calibri"/>
          <w:i/>
          <w:iCs/>
        </w:rPr>
        <w:t xml:space="preserve">Education for Sustainable Development in </w:t>
      </w:r>
      <w:r w:rsidRPr="00A433A9">
        <w:rPr>
          <w:rFonts w:ascii="Calibri" w:hAnsi="Calibri" w:cs="Calibri"/>
          <w:i/>
          <w:iCs/>
        </w:rPr>
        <w:lastRenderedPageBreak/>
        <w:t>Primary and Secondary Schools: Pedagogical and Practical Approaches for Teachers</w:t>
      </w:r>
      <w:r w:rsidRPr="00A433A9">
        <w:rPr>
          <w:rFonts w:ascii="Calibri" w:hAnsi="Calibri" w:cs="Calibri"/>
        </w:rPr>
        <w:t xml:space="preserve"> (pp. 205–219). </w:t>
      </w:r>
      <w:r w:rsidRPr="007F1DE1">
        <w:rPr>
          <w:rFonts w:ascii="Calibri" w:hAnsi="Calibri" w:cs="Calibri"/>
          <w:lang w:val="de-DE"/>
        </w:rPr>
        <w:t>Springer International Publishing. https://doi.org/10.1007/978-3-031-09112-4_15</w:t>
      </w:r>
    </w:p>
    <w:p w14:paraId="5D0A5717" w14:textId="77777777" w:rsidR="00A433A9" w:rsidRPr="007F1DE1" w:rsidRDefault="00A433A9" w:rsidP="00A433A9">
      <w:pPr>
        <w:pStyle w:val="Bibliography"/>
        <w:rPr>
          <w:rFonts w:ascii="Calibri" w:hAnsi="Calibri" w:cs="Calibri"/>
          <w:lang w:val="de-DE"/>
        </w:rPr>
      </w:pPr>
      <w:r w:rsidRPr="007F1DE1">
        <w:rPr>
          <w:rFonts w:ascii="Calibri" w:hAnsi="Calibri" w:cs="Calibri"/>
          <w:lang w:val="de-DE"/>
        </w:rPr>
        <w:t xml:space="preserve">Waltner, E.-M., Rieß, W., Mischo, C., Hörsch, C., &amp; Scharenberg, K. (2021). </w:t>
      </w:r>
      <w:r w:rsidRPr="007F1DE1">
        <w:rPr>
          <w:rFonts w:ascii="Calibri" w:hAnsi="Calibri" w:cs="Calibri"/>
          <w:i/>
          <w:iCs/>
          <w:lang w:val="de-DE"/>
        </w:rPr>
        <w:t>Abschlussbericht: Bildung für nachhaltige Entwicklung – Umsetzung eines neuen Leitprinzips und seine Effekte auf Schüler/-innenseite.</w:t>
      </w:r>
      <w:r w:rsidRPr="007F1DE1">
        <w:rPr>
          <w:rFonts w:ascii="Calibri" w:hAnsi="Calibri" w:cs="Calibri"/>
          <w:lang w:val="de-DE"/>
        </w:rPr>
        <w:t xml:space="preserve"> https://phfr.bsz-bw.de/frontdoor/index/index/docId/877</w:t>
      </w:r>
    </w:p>
    <w:p w14:paraId="182305D9" w14:textId="45A0DA1E" w:rsidR="00A433A9" w:rsidRPr="00A433A9" w:rsidRDefault="00A433A9" w:rsidP="00A433A9">
      <w:r>
        <w:fldChar w:fldCharType="end"/>
      </w:r>
    </w:p>
    <w:sectPr w:rsidR="00A433A9" w:rsidRPr="00A433A9" w:rsidSect="003367C5">
      <w:headerReference w:type="even" r:id="rId20"/>
      <w:headerReference w:type="default" r:id="rId21"/>
      <w:footerReference w:type="even" r:id="rId22"/>
      <w:footerReference w:type="default" r:id="rId23"/>
      <w:headerReference w:type="first" r:id="rId24"/>
      <w:footerReference w:type="first" r:id="rId2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r. Eva-Maria Waltner" w:date="2024-03-28T22:15:00Z" w:initials="EMW">
    <w:p w14:paraId="13C17A6B" w14:textId="77777777" w:rsidR="007F1DE1" w:rsidRDefault="007F1DE1" w:rsidP="007F1DE1">
      <w:pPr>
        <w:pStyle w:val="CommentText"/>
      </w:pPr>
      <w:r>
        <w:rPr>
          <w:rStyle w:val="CommentReference"/>
        </w:rPr>
        <w:annotationRef/>
      </w:r>
      <w:r>
        <w:t xml:space="preserve">Dann noch konkreterer Formulierung zugeschustert auf dein Vorgehen, s. auch Kommentare weiter unten. </w:t>
      </w:r>
    </w:p>
  </w:comment>
  <w:comment w:id="1" w:author="Dr. Eva-Maria Waltner" w:date="2024-03-28T22:15:00Z" w:initials="EMW">
    <w:p w14:paraId="7E067081" w14:textId="77777777" w:rsidR="007F1DE1" w:rsidRDefault="007F1DE1" w:rsidP="007F1DE1">
      <w:pPr>
        <w:pStyle w:val="CommentText"/>
      </w:pPr>
      <w:r>
        <w:rPr>
          <w:rStyle w:val="CommentReference"/>
        </w:rPr>
        <w:annotationRef/>
      </w:r>
      <w:r>
        <w:t>Dazu dann die LiT noch ausweiten f</w:t>
      </w:r>
      <w:r>
        <w:t>ü</w:t>
      </w:r>
      <w:r>
        <w:t xml:space="preserve">r den Theorieteil </w:t>
      </w:r>
    </w:p>
  </w:comment>
  <w:comment w:id="2" w:author="Dr. Eva-Maria Waltner" w:date="2024-03-28T22:18:00Z" w:initials="EMW">
    <w:p w14:paraId="21CE6AA5" w14:textId="77777777" w:rsidR="007F1DE1" w:rsidRDefault="007F1DE1" w:rsidP="007F1DE1">
      <w:pPr>
        <w:pStyle w:val="CommentText"/>
      </w:pPr>
      <w:r>
        <w:rPr>
          <w:rStyle w:val="CommentReference"/>
        </w:rPr>
        <w:annotationRef/>
      </w:r>
      <w:r>
        <w:t>Du erfasst ja nicht alle Dimensionen, daher braucht es dann , wie z.B. mit These results exemplify the knowledge-behaviour gap. Schon angedeutet noch eine theoretische rechtfertigung, weshalb du die dimensionen attitude und behaviour anschauen m</w:t>
      </w:r>
      <w:r>
        <w:t>ö</w:t>
      </w:r>
      <w:r>
        <w:t xml:space="preserve">chtest. </w:t>
      </w:r>
    </w:p>
    <w:p w14:paraId="4785AE92" w14:textId="77777777" w:rsidR="007F1DE1" w:rsidRDefault="007F1DE1" w:rsidP="007F1DE1">
      <w:pPr>
        <w:pStyle w:val="CommentText"/>
      </w:pPr>
      <w:r>
        <w:t>Dazu w</w:t>
      </w:r>
      <w:r>
        <w:t>ä</w:t>
      </w:r>
      <w:r>
        <w:t>re es vielleicht noch ganz gut (sp</w:t>
      </w:r>
      <w:r>
        <w:t>ä</w:t>
      </w:r>
      <w:r>
        <w:t>testens f</w:t>
      </w:r>
      <w:r>
        <w:t>ü</w:t>
      </w:r>
      <w:r>
        <w:t xml:space="preserve">r den kritische Reflexionsteil deiner Arbeit, das Campell Paradim Florian Kaiser usw mal anzuschauen) </w:t>
      </w:r>
    </w:p>
  </w:comment>
  <w:comment w:id="3" w:author="Dr. Eva-Maria Waltner" w:date="2024-03-28T22:21:00Z" w:initials="EMW">
    <w:p w14:paraId="441A6DA4" w14:textId="77777777" w:rsidR="004C6BB1" w:rsidRDefault="004C6BB1" w:rsidP="004C6BB1">
      <w:pPr>
        <w:pStyle w:val="CommentText"/>
      </w:pPr>
      <w:r>
        <w:rPr>
          <w:rStyle w:val="CommentReference"/>
        </w:rPr>
        <w:annotationRef/>
      </w:r>
      <w:r>
        <w:t>Hier k</w:t>
      </w:r>
      <w:r>
        <w:t>ö</w:t>
      </w:r>
      <w:r>
        <w:t>nntest du noch st</w:t>
      </w:r>
      <w:r>
        <w:t>ä</w:t>
      </w:r>
      <w:r>
        <w:t>rker machen, dass es um long-term effects geht , 1 Jahr nach dem Projektdurchlauf. How do CA and CB or SA and SB change in a more long term perspective (one year after the project implementation</w:t>
      </w:r>
      <w:r>
        <w:t>…</w:t>
      </w:r>
      <w:r>
        <w:t>.)</w:t>
      </w:r>
    </w:p>
  </w:comment>
  <w:comment w:id="4" w:author="Dr. Eva-Maria Waltner" w:date="2024-03-28T22:21:00Z" w:initials="EMW">
    <w:p w14:paraId="4535AEDF" w14:textId="77777777" w:rsidR="004C6BB1" w:rsidRDefault="004C6BB1" w:rsidP="004C6BB1">
      <w:pPr>
        <w:pStyle w:val="CommentText"/>
      </w:pPr>
      <w:r>
        <w:rPr>
          <w:rStyle w:val="CommentReference"/>
        </w:rPr>
        <w:annotationRef/>
      </w:r>
      <w:r>
        <w:t>Or how do levels of invovlement influcence</w:t>
      </w:r>
      <w:r>
        <w:t>…</w:t>
      </w:r>
      <w:r>
        <w:t xml:space="preserve"> </w:t>
      </w:r>
    </w:p>
  </w:comment>
  <w:comment w:id="5" w:author="Dr. Eva-Maria Waltner" w:date="2024-03-28T22:22:00Z" w:initials="EMW">
    <w:p w14:paraId="7160A643" w14:textId="77777777" w:rsidR="004C6BB1" w:rsidRDefault="004C6BB1" w:rsidP="004C6BB1">
      <w:pPr>
        <w:pStyle w:val="CommentText"/>
      </w:pPr>
      <w:r>
        <w:rPr>
          <w:rStyle w:val="CommentReference"/>
        </w:rPr>
        <w:annotationRef/>
      </w:r>
      <w:r>
        <w:t>Ist die auch in der Selbstwirksamkeitsskala enthalten ?</w:t>
      </w:r>
    </w:p>
  </w:comment>
  <w:comment w:id="6" w:author="Dr. Eva-Maria Waltner" w:date="2024-03-28T22:23:00Z" w:initials="EMW">
    <w:p w14:paraId="3AFFE2DB" w14:textId="77777777" w:rsidR="004C6BB1" w:rsidRDefault="004C6BB1" w:rsidP="004C6BB1">
      <w:pPr>
        <w:pStyle w:val="CommentText"/>
      </w:pPr>
      <w:r>
        <w:rPr>
          <w:rStyle w:val="CommentReference"/>
        </w:rPr>
        <w:annotationRef/>
      </w:r>
      <w:r>
        <w:t xml:space="preserve">Or in Introduction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C17A6B" w15:done="0"/>
  <w15:commentEx w15:paraId="7E067081" w15:done="0"/>
  <w15:commentEx w15:paraId="4785AE92" w15:done="0"/>
  <w15:commentEx w15:paraId="441A6DA4" w15:done="0"/>
  <w15:commentEx w15:paraId="4535AEDF" w15:done="0"/>
  <w15:commentEx w15:paraId="7160A643" w15:done="0"/>
  <w15:commentEx w15:paraId="3AFFE2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D810592" w16cex:dateUtc="2024-03-28T21:15:00Z"/>
  <w16cex:commentExtensible w16cex:durableId="3FD5B9C4" w16cex:dateUtc="2024-03-28T21:15:00Z"/>
  <w16cex:commentExtensible w16cex:durableId="7B466179" w16cex:dateUtc="2024-03-28T21:18:00Z"/>
  <w16cex:commentExtensible w16cex:durableId="22F0F5F8" w16cex:dateUtc="2024-03-28T21:21:00Z"/>
  <w16cex:commentExtensible w16cex:durableId="3D8CCCA1" w16cex:dateUtc="2024-03-28T21:21:00Z"/>
  <w16cex:commentExtensible w16cex:durableId="3E561289" w16cex:dateUtc="2024-03-28T21:22:00Z"/>
  <w16cex:commentExtensible w16cex:durableId="0153A359" w16cex:dateUtc="2024-03-28T21: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C17A6B" w16cid:durableId="6D810592"/>
  <w16cid:commentId w16cid:paraId="7E067081" w16cid:durableId="3FD5B9C4"/>
  <w16cid:commentId w16cid:paraId="4785AE92" w16cid:durableId="7B466179"/>
  <w16cid:commentId w16cid:paraId="441A6DA4" w16cid:durableId="22F0F5F8"/>
  <w16cid:commentId w16cid:paraId="4535AEDF" w16cid:durableId="3D8CCCA1"/>
  <w16cid:commentId w16cid:paraId="7160A643" w16cid:durableId="3E561289"/>
  <w16cid:commentId w16cid:paraId="3AFFE2DB" w16cid:durableId="0153A3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FCD90E" w14:textId="77777777" w:rsidR="003367C5" w:rsidRPr="008B7A90" w:rsidRDefault="003367C5" w:rsidP="00902116">
      <w:pPr>
        <w:spacing w:after="0" w:line="240" w:lineRule="auto"/>
      </w:pPr>
      <w:r w:rsidRPr="008B7A90">
        <w:separator/>
      </w:r>
    </w:p>
  </w:endnote>
  <w:endnote w:type="continuationSeparator" w:id="0">
    <w:p w14:paraId="68EC84C7" w14:textId="77777777" w:rsidR="003367C5" w:rsidRPr="008B7A90" w:rsidRDefault="003367C5" w:rsidP="00902116">
      <w:pPr>
        <w:spacing w:after="0" w:line="240" w:lineRule="auto"/>
      </w:pPr>
      <w:r w:rsidRPr="008B7A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E03F57" w14:textId="77777777" w:rsidR="00902116" w:rsidRPr="008B7A90" w:rsidRDefault="009021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22BF3F" w14:textId="77777777" w:rsidR="00902116" w:rsidRPr="008B7A90" w:rsidRDefault="0090211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9F0CA" w14:textId="77777777" w:rsidR="00902116" w:rsidRPr="008B7A90" w:rsidRDefault="0090211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6845D7" w14:textId="77777777" w:rsidR="003367C5" w:rsidRPr="008B7A90" w:rsidRDefault="003367C5" w:rsidP="00902116">
      <w:pPr>
        <w:spacing w:after="0" w:line="240" w:lineRule="auto"/>
      </w:pPr>
      <w:r w:rsidRPr="008B7A90">
        <w:separator/>
      </w:r>
    </w:p>
  </w:footnote>
  <w:footnote w:type="continuationSeparator" w:id="0">
    <w:p w14:paraId="432AEF03" w14:textId="77777777" w:rsidR="003367C5" w:rsidRPr="008B7A90" w:rsidRDefault="003367C5" w:rsidP="00902116">
      <w:pPr>
        <w:spacing w:after="0" w:line="240" w:lineRule="auto"/>
      </w:pPr>
      <w:r w:rsidRPr="008B7A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C38A1C" w14:textId="77777777" w:rsidR="00902116" w:rsidRPr="008B7A90" w:rsidRDefault="0090211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C07725" w14:textId="211909C6" w:rsidR="00902116" w:rsidRPr="008B7A90" w:rsidRDefault="00212F14">
    <w:pPr>
      <w:pStyle w:val="Header"/>
    </w:pPr>
    <w:r w:rsidRPr="008B7A90">
      <w:t>Dani Gargya</w:t>
    </w:r>
    <w:r w:rsidRPr="008B7A90">
      <w:tab/>
      <w:t>Master thesis proposal</w:t>
    </w:r>
    <w:r w:rsidRPr="008B7A90">
      <w:tab/>
    </w:r>
    <w:r w:rsidR="003F2BF1">
      <w:t>March</w:t>
    </w:r>
    <w:r w:rsidRPr="008B7A90">
      <w:t xml:space="preserve"> 24</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9409BA" w14:textId="77777777" w:rsidR="00902116" w:rsidRPr="008B7A90" w:rsidRDefault="0090211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7A662C"/>
    <w:multiLevelType w:val="hybridMultilevel"/>
    <w:tmpl w:val="E042D2D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D01E27"/>
    <w:multiLevelType w:val="hybridMultilevel"/>
    <w:tmpl w:val="09241F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A015918"/>
    <w:multiLevelType w:val="hybridMultilevel"/>
    <w:tmpl w:val="8CFE6AA0"/>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 w15:restartNumberingAfterBreak="0">
    <w:nsid w:val="1F663886"/>
    <w:multiLevelType w:val="hybridMultilevel"/>
    <w:tmpl w:val="3A4603C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1633B9"/>
    <w:multiLevelType w:val="hybridMultilevel"/>
    <w:tmpl w:val="02140A7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0F1996"/>
    <w:multiLevelType w:val="hybridMultilevel"/>
    <w:tmpl w:val="7C9A92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EF1BC3"/>
    <w:multiLevelType w:val="hybridMultilevel"/>
    <w:tmpl w:val="7E04F2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587E64"/>
    <w:multiLevelType w:val="hybridMultilevel"/>
    <w:tmpl w:val="27A2CB1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8E55FE3"/>
    <w:multiLevelType w:val="hybridMultilevel"/>
    <w:tmpl w:val="DC48616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15A6548"/>
    <w:multiLevelType w:val="hybridMultilevel"/>
    <w:tmpl w:val="A386E2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29B7562"/>
    <w:multiLevelType w:val="hybridMultilevel"/>
    <w:tmpl w:val="F25A1D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15931081">
    <w:abstractNumId w:val="7"/>
  </w:num>
  <w:num w:numId="2" w16cid:durableId="253049438">
    <w:abstractNumId w:val="8"/>
  </w:num>
  <w:num w:numId="3" w16cid:durableId="412359859">
    <w:abstractNumId w:val="6"/>
  </w:num>
  <w:num w:numId="4" w16cid:durableId="2087144110">
    <w:abstractNumId w:val="5"/>
  </w:num>
  <w:num w:numId="5" w16cid:durableId="958267444">
    <w:abstractNumId w:val="0"/>
  </w:num>
  <w:num w:numId="6" w16cid:durableId="1124226968">
    <w:abstractNumId w:val="3"/>
  </w:num>
  <w:num w:numId="7" w16cid:durableId="862941861">
    <w:abstractNumId w:val="9"/>
  </w:num>
  <w:num w:numId="8" w16cid:durableId="1528442949">
    <w:abstractNumId w:val="1"/>
  </w:num>
  <w:num w:numId="9" w16cid:durableId="1834564217">
    <w:abstractNumId w:val="10"/>
  </w:num>
  <w:num w:numId="10" w16cid:durableId="138787694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13668348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r. Eva-Maria Waltner">
    <w15:presenceInfo w15:providerId="None" w15:userId="Dr. Eva-Maria Waltn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24CD"/>
    <w:rsid w:val="0000550E"/>
    <w:rsid w:val="00007088"/>
    <w:rsid w:val="000076D0"/>
    <w:rsid w:val="00011F53"/>
    <w:rsid w:val="00012939"/>
    <w:rsid w:val="00023A84"/>
    <w:rsid w:val="000262D1"/>
    <w:rsid w:val="0003520D"/>
    <w:rsid w:val="000372CF"/>
    <w:rsid w:val="00040C63"/>
    <w:rsid w:val="00041E79"/>
    <w:rsid w:val="00042D03"/>
    <w:rsid w:val="0005210D"/>
    <w:rsid w:val="00067451"/>
    <w:rsid w:val="00075FDC"/>
    <w:rsid w:val="00076ADC"/>
    <w:rsid w:val="0008447A"/>
    <w:rsid w:val="00084CAA"/>
    <w:rsid w:val="00094521"/>
    <w:rsid w:val="0009532F"/>
    <w:rsid w:val="000A3811"/>
    <w:rsid w:val="000B23C4"/>
    <w:rsid w:val="000B2CC3"/>
    <w:rsid w:val="000C55C0"/>
    <w:rsid w:val="000D11A2"/>
    <w:rsid w:val="000D1762"/>
    <w:rsid w:val="000E01CA"/>
    <w:rsid w:val="000E056E"/>
    <w:rsid w:val="000E5DF7"/>
    <w:rsid w:val="0010279A"/>
    <w:rsid w:val="00122A46"/>
    <w:rsid w:val="00123DC5"/>
    <w:rsid w:val="0013275D"/>
    <w:rsid w:val="0013398E"/>
    <w:rsid w:val="00134459"/>
    <w:rsid w:val="00137C96"/>
    <w:rsid w:val="00137ECA"/>
    <w:rsid w:val="00153229"/>
    <w:rsid w:val="00165553"/>
    <w:rsid w:val="00181880"/>
    <w:rsid w:val="00184E32"/>
    <w:rsid w:val="00192B72"/>
    <w:rsid w:val="001B2965"/>
    <w:rsid w:val="001B44C9"/>
    <w:rsid w:val="001B73DF"/>
    <w:rsid w:val="001C3F39"/>
    <w:rsid w:val="001E06C2"/>
    <w:rsid w:val="001E32ED"/>
    <w:rsid w:val="001F1F7C"/>
    <w:rsid w:val="00202121"/>
    <w:rsid w:val="00204BB8"/>
    <w:rsid w:val="00210310"/>
    <w:rsid w:val="00212F14"/>
    <w:rsid w:val="00221B6F"/>
    <w:rsid w:val="00232CAD"/>
    <w:rsid w:val="0024281F"/>
    <w:rsid w:val="00250D80"/>
    <w:rsid w:val="002529E8"/>
    <w:rsid w:val="002619F3"/>
    <w:rsid w:val="00276CA1"/>
    <w:rsid w:val="00277B53"/>
    <w:rsid w:val="00282277"/>
    <w:rsid w:val="00284317"/>
    <w:rsid w:val="00284B83"/>
    <w:rsid w:val="002A10D9"/>
    <w:rsid w:val="002B0FBD"/>
    <w:rsid w:val="002B36A0"/>
    <w:rsid w:val="002C3DCA"/>
    <w:rsid w:val="002D4EF1"/>
    <w:rsid w:val="002E18D9"/>
    <w:rsid w:val="002E1B79"/>
    <w:rsid w:val="002E31B4"/>
    <w:rsid w:val="002F4D49"/>
    <w:rsid w:val="002F6AC3"/>
    <w:rsid w:val="003174B9"/>
    <w:rsid w:val="00324A25"/>
    <w:rsid w:val="00324E26"/>
    <w:rsid w:val="003300EF"/>
    <w:rsid w:val="0033021E"/>
    <w:rsid w:val="00331658"/>
    <w:rsid w:val="003367C5"/>
    <w:rsid w:val="00336FDE"/>
    <w:rsid w:val="0034196B"/>
    <w:rsid w:val="003464C3"/>
    <w:rsid w:val="00350641"/>
    <w:rsid w:val="00354635"/>
    <w:rsid w:val="003549C3"/>
    <w:rsid w:val="003601BF"/>
    <w:rsid w:val="00384706"/>
    <w:rsid w:val="0039107E"/>
    <w:rsid w:val="003925D9"/>
    <w:rsid w:val="00396D30"/>
    <w:rsid w:val="003A4141"/>
    <w:rsid w:val="003A6590"/>
    <w:rsid w:val="003B3B53"/>
    <w:rsid w:val="003C12D0"/>
    <w:rsid w:val="003C30EF"/>
    <w:rsid w:val="003C4932"/>
    <w:rsid w:val="003C4ADF"/>
    <w:rsid w:val="003D22CB"/>
    <w:rsid w:val="003F0653"/>
    <w:rsid w:val="003F1389"/>
    <w:rsid w:val="003F2BF1"/>
    <w:rsid w:val="003F6E5B"/>
    <w:rsid w:val="003F7CFA"/>
    <w:rsid w:val="00404A9A"/>
    <w:rsid w:val="0040628D"/>
    <w:rsid w:val="0041137D"/>
    <w:rsid w:val="004119EB"/>
    <w:rsid w:val="004121A2"/>
    <w:rsid w:val="00420F50"/>
    <w:rsid w:val="00426C78"/>
    <w:rsid w:val="004305EE"/>
    <w:rsid w:val="004432D6"/>
    <w:rsid w:val="00443FBC"/>
    <w:rsid w:val="00447C53"/>
    <w:rsid w:val="00452CA9"/>
    <w:rsid w:val="0047739D"/>
    <w:rsid w:val="00483B47"/>
    <w:rsid w:val="00497766"/>
    <w:rsid w:val="004A3042"/>
    <w:rsid w:val="004A35A8"/>
    <w:rsid w:val="004A7DA9"/>
    <w:rsid w:val="004B00E6"/>
    <w:rsid w:val="004B786F"/>
    <w:rsid w:val="004C3028"/>
    <w:rsid w:val="004C4D88"/>
    <w:rsid w:val="004C6BB1"/>
    <w:rsid w:val="004D31C3"/>
    <w:rsid w:val="004D5173"/>
    <w:rsid w:val="004D5C88"/>
    <w:rsid w:val="004D671F"/>
    <w:rsid w:val="004F2616"/>
    <w:rsid w:val="004F540A"/>
    <w:rsid w:val="004F7A97"/>
    <w:rsid w:val="00503745"/>
    <w:rsid w:val="00504FDC"/>
    <w:rsid w:val="00524DBF"/>
    <w:rsid w:val="005278CF"/>
    <w:rsid w:val="00533D8E"/>
    <w:rsid w:val="00540AC2"/>
    <w:rsid w:val="005444A9"/>
    <w:rsid w:val="0055593E"/>
    <w:rsid w:val="005829AA"/>
    <w:rsid w:val="00584A8F"/>
    <w:rsid w:val="005921C8"/>
    <w:rsid w:val="005A0FA8"/>
    <w:rsid w:val="005A7528"/>
    <w:rsid w:val="005B0DB9"/>
    <w:rsid w:val="005B1534"/>
    <w:rsid w:val="005C3918"/>
    <w:rsid w:val="005D5136"/>
    <w:rsid w:val="005E0B33"/>
    <w:rsid w:val="005E2B1D"/>
    <w:rsid w:val="005E7067"/>
    <w:rsid w:val="005F2A0B"/>
    <w:rsid w:val="005F5C2E"/>
    <w:rsid w:val="00601D95"/>
    <w:rsid w:val="00614AE4"/>
    <w:rsid w:val="00617470"/>
    <w:rsid w:val="00622660"/>
    <w:rsid w:val="00626214"/>
    <w:rsid w:val="00630658"/>
    <w:rsid w:val="00632B55"/>
    <w:rsid w:val="0063405B"/>
    <w:rsid w:val="006407DA"/>
    <w:rsid w:val="0064138B"/>
    <w:rsid w:val="00643FD6"/>
    <w:rsid w:val="0065020C"/>
    <w:rsid w:val="00656862"/>
    <w:rsid w:val="00657A94"/>
    <w:rsid w:val="00660846"/>
    <w:rsid w:val="006624D5"/>
    <w:rsid w:val="006924DA"/>
    <w:rsid w:val="00692A8C"/>
    <w:rsid w:val="00693AD7"/>
    <w:rsid w:val="00694EE0"/>
    <w:rsid w:val="00696E4C"/>
    <w:rsid w:val="006A0113"/>
    <w:rsid w:val="006A6E9C"/>
    <w:rsid w:val="006A75C2"/>
    <w:rsid w:val="006C1630"/>
    <w:rsid w:val="006C4F0E"/>
    <w:rsid w:val="006D16B3"/>
    <w:rsid w:val="006D174E"/>
    <w:rsid w:val="006D1FF6"/>
    <w:rsid w:val="006E2EF7"/>
    <w:rsid w:val="00701190"/>
    <w:rsid w:val="00703288"/>
    <w:rsid w:val="00707B25"/>
    <w:rsid w:val="00713E20"/>
    <w:rsid w:val="007150E3"/>
    <w:rsid w:val="007267DA"/>
    <w:rsid w:val="00731CDE"/>
    <w:rsid w:val="007473F0"/>
    <w:rsid w:val="00747576"/>
    <w:rsid w:val="007652F1"/>
    <w:rsid w:val="00765764"/>
    <w:rsid w:val="007712BF"/>
    <w:rsid w:val="00777C8D"/>
    <w:rsid w:val="00791E6E"/>
    <w:rsid w:val="0079698F"/>
    <w:rsid w:val="007B1A2E"/>
    <w:rsid w:val="007B3B49"/>
    <w:rsid w:val="007C2A44"/>
    <w:rsid w:val="007C535D"/>
    <w:rsid w:val="007C5BA7"/>
    <w:rsid w:val="007C7C5C"/>
    <w:rsid w:val="007E3E04"/>
    <w:rsid w:val="007F1B48"/>
    <w:rsid w:val="007F1DE1"/>
    <w:rsid w:val="007F3D36"/>
    <w:rsid w:val="00800E85"/>
    <w:rsid w:val="0080531B"/>
    <w:rsid w:val="00812242"/>
    <w:rsid w:val="00813F40"/>
    <w:rsid w:val="0081501F"/>
    <w:rsid w:val="008243DF"/>
    <w:rsid w:val="00824C63"/>
    <w:rsid w:val="00827605"/>
    <w:rsid w:val="00836A2D"/>
    <w:rsid w:val="00847666"/>
    <w:rsid w:val="00857117"/>
    <w:rsid w:val="00881595"/>
    <w:rsid w:val="00883760"/>
    <w:rsid w:val="00890205"/>
    <w:rsid w:val="008A36E3"/>
    <w:rsid w:val="008A4146"/>
    <w:rsid w:val="008A5011"/>
    <w:rsid w:val="008A7DD2"/>
    <w:rsid w:val="008B1B34"/>
    <w:rsid w:val="008B7A90"/>
    <w:rsid w:val="008D3FDA"/>
    <w:rsid w:val="00902116"/>
    <w:rsid w:val="00910597"/>
    <w:rsid w:val="009111DB"/>
    <w:rsid w:val="00921D06"/>
    <w:rsid w:val="00932F80"/>
    <w:rsid w:val="00942839"/>
    <w:rsid w:val="00950D78"/>
    <w:rsid w:val="009576F3"/>
    <w:rsid w:val="009624DB"/>
    <w:rsid w:val="00964270"/>
    <w:rsid w:val="009924CD"/>
    <w:rsid w:val="00993EB4"/>
    <w:rsid w:val="00996B2C"/>
    <w:rsid w:val="009A18E3"/>
    <w:rsid w:val="009A71C7"/>
    <w:rsid w:val="009B5920"/>
    <w:rsid w:val="009C56EB"/>
    <w:rsid w:val="009D190D"/>
    <w:rsid w:val="009D32D2"/>
    <w:rsid w:val="009D4433"/>
    <w:rsid w:val="009D5FFF"/>
    <w:rsid w:val="009E40E6"/>
    <w:rsid w:val="009F390E"/>
    <w:rsid w:val="00A0542F"/>
    <w:rsid w:val="00A0631C"/>
    <w:rsid w:val="00A1233F"/>
    <w:rsid w:val="00A35317"/>
    <w:rsid w:val="00A35E31"/>
    <w:rsid w:val="00A433A9"/>
    <w:rsid w:val="00A45BA3"/>
    <w:rsid w:val="00A4635C"/>
    <w:rsid w:val="00A53E32"/>
    <w:rsid w:val="00A760CE"/>
    <w:rsid w:val="00A8475B"/>
    <w:rsid w:val="00A864A5"/>
    <w:rsid w:val="00A86FA0"/>
    <w:rsid w:val="00A87DEE"/>
    <w:rsid w:val="00A9278E"/>
    <w:rsid w:val="00AA3CA3"/>
    <w:rsid w:val="00AA451F"/>
    <w:rsid w:val="00AC24D4"/>
    <w:rsid w:val="00AD1A15"/>
    <w:rsid w:val="00AD2627"/>
    <w:rsid w:val="00AD2D23"/>
    <w:rsid w:val="00AD3190"/>
    <w:rsid w:val="00AE4D19"/>
    <w:rsid w:val="00B12F78"/>
    <w:rsid w:val="00B15E1E"/>
    <w:rsid w:val="00B24BBB"/>
    <w:rsid w:val="00B3138B"/>
    <w:rsid w:val="00B32207"/>
    <w:rsid w:val="00B40DB4"/>
    <w:rsid w:val="00B43D66"/>
    <w:rsid w:val="00B4711F"/>
    <w:rsid w:val="00B70166"/>
    <w:rsid w:val="00B72A0B"/>
    <w:rsid w:val="00B75BB1"/>
    <w:rsid w:val="00B7697F"/>
    <w:rsid w:val="00B809F1"/>
    <w:rsid w:val="00B831AF"/>
    <w:rsid w:val="00B86F68"/>
    <w:rsid w:val="00B94953"/>
    <w:rsid w:val="00B94B4C"/>
    <w:rsid w:val="00B97718"/>
    <w:rsid w:val="00B97CAF"/>
    <w:rsid w:val="00BA06C9"/>
    <w:rsid w:val="00BB417C"/>
    <w:rsid w:val="00BB51CC"/>
    <w:rsid w:val="00BC390B"/>
    <w:rsid w:val="00BC3F37"/>
    <w:rsid w:val="00BC6551"/>
    <w:rsid w:val="00BD6A33"/>
    <w:rsid w:val="00C00599"/>
    <w:rsid w:val="00C16284"/>
    <w:rsid w:val="00C1733B"/>
    <w:rsid w:val="00C20764"/>
    <w:rsid w:val="00C27D54"/>
    <w:rsid w:val="00C51495"/>
    <w:rsid w:val="00C51BB0"/>
    <w:rsid w:val="00C52F9A"/>
    <w:rsid w:val="00C62AA0"/>
    <w:rsid w:val="00C6496D"/>
    <w:rsid w:val="00C653AA"/>
    <w:rsid w:val="00C71989"/>
    <w:rsid w:val="00C96AC8"/>
    <w:rsid w:val="00CA07AF"/>
    <w:rsid w:val="00CB7129"/>
    <w:rsid w:val="00CD4E21"/>
    <w:rsid w:val="00CD5AEB"/>
    <w:rsid w:val="00CE334E"/>
    <w:rsid w:val="00CF0321"/>
    <w:rsid w:val="00CF21FD"/>
    <w:rsid w:val="00D0174E"/>
    <w:rsid w:val="00D1286C"/>
    <w:rsid w:val="00D12F85"/>
    <w:rsid w:val="00D163D5"/>
    <w:rsid w:val="00D223AF"/>
    <w:rsid w:val="00D22F0A"/>
    <w:rsid w:val="00D31F71"/>
    <w:rsid w:val="00D344CB"/>
    <w:rsid w:val="00D41846"/>
    <w:rsid w:val="00D47BC4"/>
    <w:rsid w:val="00D50AC2"/>
    <w:rsid w:val="00D50E27"/>
    <w:rsid w:val="00D517F3"/>
    <w:rsid w:val="00D53F25"/>
    <w:rsid w:val="00D54901"/>
    <w:rsid w:val="00D63815"/>
    <w:rsid w:val="00D64733"/>
    <w:rsid w:val="00D64735"/>
    <w:rsid w:val="00D728CE"/>
    <w:rsid w:val="00D77FB5"/>
    <w:rsid w:val="00D941F6"/>
    <w:rsid w:val="00DA1C08"/>
    <w:rsid w:val="00DC1BCC"/>
    <w:rsid w:val="00DC6032"/>
    <w:rsid w:val="00DD3FEE"/>
    <w:rsid w:val="00DD7110"/>
    <w:rsid w:val="00DE7328"/>
    <w:rsid w:val="00DE7FD3"/>
    <w:rsid w:val="00E013AF"/>
    <w:rsid w:val="00E1513C"/>
    <w:rsid w:val="00E24718"/>
    <w:rsid w:val="00E264E4"/>
    <w:rsid w:val="00E34E11"/>
    <w:rsid w:val="00E41DEE"/>
    <w:rsid w:val="00E6417F"/>
    <w:rsid w:val="00E84384"/>
    <w:rsid w:val="00E920CB"/>
    <w:rsid w:val="00E96BF3"/>
    <w:rsid w:val="00EE2B10"/>
    <w:rsid w:val="00EE37CD"/>
    <w:rsid w:val="00EF728B"/>
    <w:rsid w:val="00F13167"/>
    <w:rsid w:val="00F13AD1"/>
    <w:rsid w:val="00F26622"/>
    <w:rsid w:val="00F30C3E"/>
    <w:rsid w:val="00F32B18"/>
    <w:rsid w:val="00F37818"/>
    <w:rsid w:val="00F431A8"/>
    <w:rsid w:val="00F45D52"/>
    <w:rsid w:val="00F55CF5"/>
    <w:rsid w:val="00F5610E"/>
    <w:rsid w:val="00F63BEA"/>
    <w:rsid w:val="00F67059"/>
    <w:rsid w:val="00F67323"/>
    <w:rsid w:val="00F71F8F"/>
    <w:rsid w:val="00F877CE"/>
    <w:rsid w:val="00F963A1"/>
    <w:rsid w:val="00FA2658"/>
    <w:rsid w:val="00FB48CB"/>
    <w:rsid w:val="00FC5A3F"/>
    <w:rsid w:val="00FF5DAD"/>
    <w:rsid w:val="00FF76A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5D086"/>
  <w15:chartTrackingRefBased/>
  <w15:docId w15:val="{8DA12E37-FA6B-4B74-AE12-17CE9E0652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24C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9924C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9924CD"/>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9924CD"/>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9924CD"/>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9924CD"/>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9924CD"/>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9924CD"/>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9924CD"/>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24CD"/>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9924CD"/>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9924CD"/>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9924CD"/>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9924CD"/>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9924CD"/>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9924CD"/>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9924CD"/>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9924CD"/>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9924C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24C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24CD"/>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24CD"/>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9924CD"/>
    <w:pPr>
      <w:spacing w:before="160"/>
      <w:jc w:val="center"/>
    </w:pPr>
    <w:rPr>
      <w:i/>
      <w:iCs/>
      <w:color w:val="404040" w:themeColor="text1" w:themeTint="BF"/>
    </w:rPr>
  </w:style>
  <w:style w:type="character" w:customStyle="1" w:styleId="QuoteChar">
    <w:name w:val="Quote Char"/>
    <w:basedOn w:val="DefaultParagraphFont"/>
    <w:link w:val="Quote"/>
    <w:uiPriority w:val="29"/>
    <w:rsid w:val="009924CD"/>
    <w:rPr>
      <w:i/>
      <w:iCs/>
      <w:color w:val="404040" w:themeColor="text1" w:themeTint="BF"/>
    </w:rPr>
  </w:style>
  <w:style w:type="paragraph" w:styleId="ListParagraph">
    <w:name w:val="List Paragraph"/>
    <w:basedOn w:val="Normal"/>
    <w:uiPriority w:val="34"/>
    <w:qFormat/>
    <w:rsid w:val="009924CD"/>
    <w:pPr>
      <w:ind w:left="720"/>
      <w:contextualSpacing/>
    </w:pPr>
  </w:style>
  <w:style w:type="character" w:styleId="IntenseEmphasis">
    <w:name w:val="Intense Emphasis"/>
    <w:basedOn w:val="DefaultParagraphFont"/>
    <w:uiPriority w:val="21"/>
    <w:qFormat/>
    <w:rsid w:val="009924CD"/>
    <w:rPr>
      <w:i/>
      <w:iCs/>
      <w:color w:val="2F5496" w:themeColor="accent1" w:themeShade="BF"/>
    </w:rPr>
  </w:style>
  <w:style w:type="paragraph" w:styleId="IntenseQuote">
    <w:name w:val="Intense Quote"/>
    <w:basedOn w:val="Normal"/>
    <w:next w:val="Normal"/>
    <w:link w:val="IntenseQuoteChar"/>
    <w:uiPriority w:val="30"/>
    <w:qFormat/>
    <w:rsid w:val="009924C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924CD"/>
    <w:rPr>
      <w:i/>
      <w:iCs/>
      <w:color w:val="2F5496" w:themeColor="accent1" w:themeShade="BF"/>
    </w:rPr>
  </w:style>
  <w:style w:type="character" w:styleId="IntenseReference">
    <w:name w:val="Intense Reference"/>
    <w:basedOn w:val="DefaultParagraphFont"/>
    <w:uiPriority w:val="32"/>
    <w:qFormat/>
    <w:rsid w:val="009924CD"/>
    <w:rPr>
      <w:b/>
      <w:bCs/>
      <w:smallCaps/>
      <w:color w:val="2F5496" w:themeColor="accent1" w:themeShade="BF"/>
      <w:spacing w:val="5"/>
    </w:rPr>
  </w:style>
  <w:style w:type="paragraph" w:styleId="Header">
    <w:name w:val="header"/>
    <w:basedOn w:val="Normal"/>
    <w:link w:val="HeaderChar"/>
    <w:uiPriority w:val="99"/>
    <w:unhideWhenUsed/>
    <w:rsid w:val="0090211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02116"/>
  </w:style>
  <w:style w:type="paragraph" w:styleId="Footer">
    <w:name w:val="footer"/>
    <w:basedOn w:val="Normal"/>
    <w:link w:val="FooterChar"/>
    <w:uiPriority w:val="99"/>
    <w:unhideWhenUsed/>
    <w:rsid w:val="0090211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02116"/>
  </w:style>
  <w:style w:type="paragraph" w:styleId="NormalWeb">
    <w:name w:val="Normal (Web)"/>
    <w:basedOn w:val="Normal"/>
    <w:uiPriority w:val="99"/>
    <w:semiHidden/>
    <w:unhideWhenUsed/>
    <w:rsid w:val="007150E3"/>
    <w:pPr>
      <w:spacing w:before="100" w:beforeAutospacing="1" w:after="100" w:afterAutospacing="1" w:line="240" w:lineRule="auto"/>
    </w:pPr>
    <w:rPr>
      <w:rFonts w:ascii="Times New Roman"/>
      <w:kern w:val="0"/>
      <w:sz w:val="24"/>
      <w:szCs w:val="24"/>
      <w14:ligatures w14:val="none"/>
    </w:rPr>
  </w:style>
  <w:style w:type="paragraph" w:customStyle="1" w:styleId="Default">
    <w:name w:val="Default"/>
    <w:rsid w:val="008A7DD2"/>
    <w:pPr>
      <w:autoSpaceDE w:val="0"/>
      <w:autoSpaceDN w:val="0"/>
      <w:adjustRightInd w:val="0"/>
      <w:spacing w:after="0" w:line="240" w:lineRule="auto"/>
    </w:pPr>
    <w:rPr>
      <w:rFonts w:ascii="Calibri" w:hAnsi="Calibri" w:cs="Calibri"/>
      <w:color w:val="000000"/>
      <w:kern w:val="0"/>
      <w:sz w:val="24"/>
      <w:szCs w:val="24"/>
    </w:rPr>
  </w:style>
  <w:style w:type="paragraph" w:styleId="Bibliography">
    <w:name w:val="Bibliography"/>
    <w:basedOn w:val="Normal"/>
    <w:next w:val="Normal"/>
    <w:uiPriority w:val="37"/>
    <w:unhideWhenUsed/>
    <w:rsid w:val="00A433A9"/>
    <w:pPr>
      <w:spacing w:after="0" w:line="480" w:lineRule="auto"/>
      <w:ind w:left="720" w:hanging="720"/>
    </w:pPr>
  </w:style>
  <w:style w:type="character" w:styleId="CommentReference">
    <w:name w:val="annotation reference"/>
    <w:basedOn w:val="DefaultParagraphFont"/>
    <w:uiPriority w:val="99"/>
    <w:semiHidden/>
    <w:unhideWhenUsed/>
    <w:rsid w:val="007F1DE1"/>
    <w:rPr>
      <w:sz w:val="16"/>
      <w:szCs w:val="16"/>
    </w:rPr>
  </w:style>
  <w:style w:type="paragraph" w:styleId="CommentText">
    <w:name w:val="annotation text"/>
    <w:basedOn w:val="Normal"/>
    <w:link w:val="CommentTextChar"/>
    <w:uiPriority w:val="99"/>
    <w:unhideWhenUsed/>
    <w:rsid w:val="007F1DE1"/>
    <w:pPr>
      <w:spacing w:line="240" w:lineRule="auto"/>
    </w:pPr>
    <w:rPr>
      <w:sz w:val="20"/>
      <w:szCs w:val="20"/>
    </w:rPr>
  </w:style>
  <w:style w:type="character" w:customStyle="1" w:styleId="CommentTextChar">
    <w:name w:val="Comment Text Char"/>
    <w:basedOn w:val="DefaultParagraphFont"/>
    <w:link w:val="CommentText"/>
    <w:uiPriority w:val="99"/>
    <w:rsid w:val="007F1DE1"/>
    <w:rPr>
      <w:sz w:val="20"/>
      <w:szCs w:val="20"/>
    </w:rPr>
  </w:style>
  <w:style w:type="paragraph" w:styleId="CommentSubject">
    <w:name w:val="annotation subject"/>
    <w:basedOn w:val="CommentText"/>
    <w:next w:val="CommentText"/>
    <w:link w:val="CommentSubjectChar"/>
    <w:uiPriority w:val="99"/>
    <w:semiHidden/>
    <w:unhideWhenUsed/>
    <w:rsid w:val="007F1DE1"/>
    <w:rPr>
      <w:b/>
      <w:bCs/>
    </w:rPr>
  </w:style>
  <w:style w:type="character" w:customStyle="1" w:styleId="CommentSubjectChar">
    <w:name w:val="Comment Subject Char"/>
    <w:basedOn w:val="CommentTextChar"/>
    <w:link w:val="CommentSubject"/>
    <w:uiPriority w:val="99"/>
    <w:semiHidden/>
    <w:rsid w:val="007F1D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425386">
      <w:bodyDiv w:val="1"/>
      <w:marLeft w:val="0"/>
      <w:marRight w:val="0"/>
      <w:marTop w:val="0"/>
      <w:marBottom w:val="0"/>
      <w:divBdr>
        <w:top w:val="none" w:sz="0" w:space="0" w:color="auto"/>
        <w:left w:val="none" w:sz="0" w:space="0" w:color="auto"/>
        <w:bottom w:val="none" w:sz="0" w:space="0" w:color="auto"/>
        <w:right w:val="none" w:sz="0" w:space="0" w:color="auto"/>
      </w:divBdr>
    </w:div>
    <w:div w:id="812646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0.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2.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footer" Target="footer1.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Dani\Freiburg\courses\master_thesis\documents\DG_gantt_chart_Mar2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24544045737247197"/>
          <c:y val="0.11022186843656802"/>
          <c:w val="0.71886543262767577"/>
          <c:h val="0.83019409383000253"/>
        </c:manualLayout>
      </c:layout>
      <c:barChart>
        <c:barDir val="bar"/>
        <c:grouping val="stacked"/>
        <c:varyColors val="0"/>
        <c:ser>
          <c:idx val="0"/>
          <c:order val="0"/>
          <c:tx>
            <c:strRef>
              <c:f>Sheet1!$B$1</c:f>
              <c:strCache>
                <c:ptCount val="1"/>
                <c:pt idx="0">
                  <c:v>START DATE</c:v>
                </c:pt>
              </c:strCache>
            </c:strRef>
          </c:tx>
          <c:spPr>
            <a:noFill/>
            <a:ln>
              <a:noFill/>
            </a:ln>
            <a:effectLst/>
          </c:spPr>
          <c:invertIfNegative val="0"/>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B$2:$B$16</c:f>
              <c:numCache>
                <c:formatCode>[$-409]d\-mmm;@</c:formatCode>
                <c:ptCount val="15"/>
                <c:pt idx="0">
                  <c:v>45323</c:v>
                </c:pt>
                <c:pt idx="1">
                  <c:v>45352</c:v>
                </c:pt>
                <c:pt idx="2">
                  <c:v>45383</c:v>
                </c:pt>
                <c:pt idx="3">
                  <c:v>45413</c:v>
                </c:pt>
                <c:pt idx="4">
                  <c:v>45443</c:v>
                </c:pt>
                <c:pt idx="5">
                  <c:v>45443</c:v>
                </c:pt>
                <c:pt idx="6">
                  <c:v>45443</c:v>
                </c:pt>
                <c:pt idx="7">
                  <c:v>45473</c:v>
                </c:pt>
                <c:pt idx="8">
                  <c:v>45473</c:v>
                </c:pt>
                <c:pt idx="9">
                  <c:v>45483</c:v>
                </c:pt>
                <c:pt idx="10">
                  <c:v>45488</c:v>
                </c:pt>
                <c:pt idx="11">
                  <c:v>45493</c:v>
                </c:pt>
                <c:pt idx="12">
                  <c:v>45502</c:v>
                </c:pt>
                <c:pt idx="13">
                  <c:v>45504</c:v>
                </c:pt>
                <c:pt idx="14">
                  <c:v>45514</c:v>
                </c:pt>
              </c:numCache>
            </c:numRef>
          </c:val>
          <c:extLst>
            <c:ext xmlns:c16="http://schemas.microsoft.com/office/drawing/2014/chart" uri="{C3380CC4-5D6E-409C-BE32-E72D297353CC}">
              <c16:uniqueId val="{00000000-4CEE-4953-8F88-E991527B78A7}"/>
            </c:ext>
          </c:extLst>
        </c:ser>
        <c:ser>
          <c:idx val="1"/>
          <c:order val="1"/>
          <c:tx>
            <c:v>Duration</c:v>
          </c:tx>
          <c:spPr>
            <a:solidFill>
              <a:schemeClr val="accent1"/>
            </a:solidFill>
            <a:ln>
              <a:noFill/>
            </a:ln>
            <a:effectLst/>
          </c:spPr>
          <c:invertIfNegative val="0"/>
          <c:dPt>
            <c:idx val="8"/>
            <c:invertIfNegative val="0"/>
            <c:bubble3D val="0"/>
            <c:spPr>
              <a:solidFill>
                <a:srgbClr val="0070C0"/>
              </a:solidFill>
              <a:ln>
                <a:noFill/>
              </a:ln>
              <a:effectLst/>
            </c:spPr>
            <c:extLst>
              <c:ext xmlns:c16="http://schemas.microsoft.com/office/drawing/2014/chart" uri="{C3380CC4-5D6E-409C-BE32-E72D297353CC}">
                <c16:uniqueId val="{00000002-4CEE-4953-8F88-E991527B78A7}"/>
              </c:ext>
            </c:extLst>
          </c:dPt>
          <c:dPt>
            <c:idx val="12"/>
            <c:invertIfNegative val="0"/>
            <c:bubble3D val="0"/>
            <c:spPr>
              <a:solidFill>
                <a:srgbClr val="FF0000"/>
              </a:solidFill>
              <a:ln>
                <a:noFill/>
              </a:ln>
              <a:effectLst/>
            </c:spPr>
            <c:extLst>
              <c:ext xmlns:c16="http://schemas.microsoft.com/office/drawing/2014/chart" uri="{C3380CC4-5D6E-409C-BE32-E72D297353CC}">
                <c16:uniqueId val="{00000004-4CEE-4953-8F88-E991527B78A7}"/>
              </c:ext>
            </c:extLst>
          </c:dPt>
          <c:cat>
            <c:strRef>
              <c:f>Sheet1!$A$2:$A$16</c:f>
              <c:strCache>
                <c:ptCount val="15"/>
                <c:pt idx="0">
                  <c:v>Define Research focus</c:v>
                </c:pt>
                <c:pt idx="1">
                  <c:v>Write Proposal</c:v>
                </c:pt>
                <c:pt idx="2">
                  <c:v>Collect Data</c:v>
                </c:pt>
                <c:pt idx="3">
                  <c:v>Analyse Data</c:v>
                </c:pt>
                <c:pt idx="4">
                  <c:v>Write results</c:v>
                </c:pt>
                <c:pt idx="5">
                  <c:v>Write disscussion</c:v>
                </c:pt>
                <c:pt idx="6">
                  <c:v>Write conclusion</c:v>
                </c:pt>
                <c:pt idx="7">
                  <c:v>Write introduction</c:v>
                </c:pt>
                <c:pt idx="8">
                  <c:v>Write abstract</c:v>
                </c:pt>
                <c:pt idx="9">
                  <c:v>Edit format</c:v>
                </c:pt>
                <c:pt idx="10">
                  <c:v>Check for feedback</c:v>
                </c:pt>
                <c:pt idx="11">
                  <c:v>Final edits/ incorporate feedback</c:v>
                </c:pt>
                <c:pt idx="12">
                  <c:v>Hand-in</c:v>
                </c:pt>
                <c:pt idx="13">
                  <c:v>Puffer</c:v>
                </c:pt>
                <c:pt idx="14">
                  <c:v>Celebrate</c:v>
                </c:pt>
              </c:strCache>
            </c:strRef>
          </c:cat>
          <c:val>
            <c:numRef>
              <c:f>Sheet1!$D$2:$D$16</c:f>
              <c:numCache>
                <c:formatCode>General</c:formatCode>
                <c:ptCount val="15"/>
                <c:pt idx="0">
                  <c:v>59</c:v>
                </c:pt>
                <c:pt idx="1">
                  <c:v>30</c:v>
                </c:pt>
                <c:pt idx="2">
                  <c:v>44</c:v>
                </c:pt>
                <c:pt idx="3">
                  <c:v>45</c:v>
                </c:pt>
                <c:pt idx="4">
                  <c:v>30</c:v>
                </c:pt>
                <c:pt idx="5">
                  <c:v>30</c:v>
                </c:pt>
                <c:pt idx="6">
                  <c:v>30</c:v>
                </c:pt>
                <c:pt idx="7">
                  <c:v>10</c:v>
                </c:pt>
                <c:pt idx="8">
                  <c:v>10</c:v>
                </c:pt>
                <c:pt idx="9">
                  <c:v>5</c:v>
                </c:pt>
                <c:pt idx="10">
                  <c:v>5</c:v>
                </c:pt>
                <c:pt idx="11">
                  <c:v>10</c:v>
                </c:pt>
                <c:pt idx="12">
                  <c:v>2</c:v>
                </c:pt>
                <c:pt idx="13">
                  <c:v>10</c:v>
                </c:pt>
                <c:pt idx="14">
                  <c:v>10</c:v>
                </c:pt>
              </c:numCache>
            </c:numRef>
          </c:val>
          <c:extLst>
            <c:ext xmlns:c16="http://schemas.microsoft.com/office/drawing/2014/chart" uri="{C3380CC4-5D6E-409C-BE32-E72D297353CC}">
              <c16:uniqueId val="{00000005-4CEE-4953-8F88-E991527B78A7}"/>
            </c:ext>
          </c:extLst>
        </c:ser>
        <c:dLbls>
          <c:showLegendKey val="0"/>
          <c:showVal val="0"/>
          <c:showCatName val="0"/>
          <c:showSerName val="0"/>
          <c:showPercent val="0"/>
          <c:showBubbleSize val="0"/>
        </c:dLbls>
        <c:gapWidth val="20"/>
        <c:overlap val="100"/>
        <c:axId val="505404800"/>
        <c:axId val="505399552"/>
      </c:barChart>
      <c:catAx>
        <c:axId val="505404800"/>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99552"/>
        <c:crossesAt val="43864"/>
        <c:auto val="0"/>
        <c:lblAlgn val="ctr"/>
        <c:lblOffset val="100"/>
        <c:tickLblSkip val="1"/>
        <c:noMultiLvlLbl val="0"/>
      </c:catAx>
      <c:valAx>
        <c:axId val="505399552"/>
        <c:scaling>
          <c:orientation val="minMax"/>
          <c:max val="45530"/>
          <c:min val="45323"/>
        </c:scaling>
        <c:delete val="0"/>
        <c:axPos val="t"/>
        <c:majorGridlines>
          <c:spPr>
            <a:ln w="9525" cap="flat" cmpd="sng" algn="ctr">
              <a:solidFill>
                <a:schemeClr val="tx1">
                  <a:lumMod val="15000"/>
                  <a:lumOff val="85000"/>
                </a:schemeClr>
              </a:solidFill>
              <a:round/>
            </a:ln>
            <a:effectLst/>
          </c:spPr>
        </c:majorGridlines>
        <c:numFmt formatCode="[$-409]d\-mmm;@"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404800"/>
        <c:crosses val="autoZero"/>
        <c:crossBetween val="between"/>
        <c:majorUnit val="1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DBA73-7776-44D4-A1D4-BA8F42574D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7127</Words>
  <Characters>40629</Characters>
  <Application>Microsoft Office Word</Application>
  <DocSecurity>0</DocSecurity>
  <Lines>338</Lines>
  <Paragraphs>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7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2</cp:revision>
  <dcterms:created xsi:type="dcterms:W3CDTF">2024-04-02T12:00:00Z</dcterms:created>
  <dcterms:modified xsi:type="dcterms:W3CDTF">2024-04-02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0d6zae2"/&gt;&lt;style id="http://www.zotero.org/styles/apa" locale="en-GB" hasBibliography="1" bibliographyStyleHasBeenSet="1"/&gt;&lt;prefs&gt;&lt;pref name="fieldType" value="Field"/&gt;&lt;/prefs&gt;&lt;/data&gt;</vt:lpwstr>
  </property>
</Properties>
</file>